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546C85" w14:textId="06C2600A" w:rsidR="000C0535" w:rsidRDefault="000C0535" w:rsidP="000C0535">
      <w:pPr>
        <w:keepNext/>
        <w:keepLines/>
        <w:spacing w:before="240" w:after="0"/>
        <w:outlineLvl w:val="0"/>
        <w:rPr>
          <w:rFonts w:eastAsiaTheme="majorEastAsia" w:cstheme="majorBidi"/>
          <w:b/>
          <w:sz w:val="32"/>
          <w:szCs w:val="32"/>
          <w:lang w:val="en-GB"/>
        </w:rPr>
      </w:pPr>
      <w:bookmarkStart w:id="0" w:name="_GoBack"/>
      <w:bookmarkEnd w:id="0"/>
      <w:r>
        <w:rPr>
          <w:rFonts w:eastAsiaTheme="majorEastAsia" w:cstheme="majorBidi"/>
          <w:b/>
          <w:sz w:val="32"/>
          <w:szCs w:val="32"/>
          <w:lang w:val="en-GB"/>
        </w:rPr>
        <w:t>Caprolace potsherd parallels</w:t>
      </w:r>
      <w:r w:rsidRPr="000C0535">
        <w:rPr>
          <w:rFonts w:eastAsiaTheme="majorEastAsia" w:cstheme="majorBidi"/>
          <w:b/>
          <w:sz w:val="32"/>
          <w:szCs w:val="32"/>
          <w:lang w:val="en-GB"/>
        </w:rPr>
        <w:t xml:space="preserve"> </w:t>
      </w:r>
    </w:p>
    <w:p w14:paraId="69EB0612" w14:textId="0ECA9805" w:rsidR="00E35C24" w:rsidRPr="00E35C24" w:rsidRDefault="00E35C24" w:rsidP="000C0535">
      <w:pPr>
        <w:keepNext/>
        <w:keepLines/>
        <w:spacing w:before="240" w:after="0"/>
        <w:outlineLvl w:val="0"/>
        <w:rPr>
          <w:rFonts w:eastAsiaTheme="majorEastAsia" w:cstheme="majorBidi"/>
          <w:sz w:val="24"/>
          <w:szCs w:val="24"/>
          <w:lang w:val="en-GB"/>
        </w:rPr>
      </w:pPr>
      <w:r w:rsidRPr="00E35C24">
        <w:rPr>
          <w:rFonts w:eastAsiaTheme="majorEastAsia" w:cstheme="majorBidi"/>
          <w:sz w:val="24"/>
          <w:szCs w:val="24"/>
          <w:lang w:val="en-GB"/>
        </w:rPr>
        <w:t>See map S</w:t>
      </w:r>
      <w:r>
        <w:rPr>
          <w:rFonts w:eastAsiaTheme="majorEastAsia" w:cstheme="majorBidi"/>
          <w:sz w:val="24"/>
          <w:szCs w:val="24"/>
          <w:lang w:val="en-GB"/>
        </w:rPr>
        <w:t xml:space="preserve">2 </w:t>
      </w:r>
      <w:r w:rsidRPr="00E35C24">
        <w:rPr>
          <w:rFonts w:eastAsiaTheme="majorEastAsia" w:cstheme="majorBidi"/>
          <w:sz w:val="24"/>
          <w:szCs w:val="24"/>
          <w:lang w:val="en-GB"/>
        </w:rPr>
        <w:t xml:space="preserve">for the </w:t>
      </w:r>
      <w:r>
        <w:rPr>
          <w:rFonts w:eastAsiaTheme="majorEastAsia" w:cstheme="majorBidi"/>
          <w:sz w:val="24"/>
          <w:szCs w:val="24"/>
          <w:lang w:val="en-GB"/>
        </w:rPr>
        <w:t xml:space="preserve">location of the </w:t>
      </w:r>
      <w:r w:rsidRPr="00E35C24">
        <w:rPr>
          <w:rFonts w:eastAsiaTheme="majorEastAsia" w:cstheme="majorBidi"/>
          <w:sz w:val="24"/>
          <w:szCs w:val="24"/>
          <w:lang w:val="en-GB"/>
        </w:rPr>
        <w:t>sites</w:t>
      </w:r>
    </w:p>
    <w:p w14:paraId="11D3DE18" w14:textId="3E0C0BFA" w:rsidR="000C0535" w:rsidRDefault="000C0535" w:rsidP="000C0535">
      <w:pPr>
        <w:keepNext/>
        <w:keepLines/>
        <w:spacing w:before="40" w:after="0"/>
        <w:outlineLvl w:val="1"/>
        <w:rPr>
          <w:rFonts w:eastAsiaTheme="majorEastAsia" w:cstheme="majorBidi"/>
          <w:b/>
          <w:sz w:val="28"/>
          <w:szCs w:val="26"/>
          <w:lang w:val="en-GB"/>
        </w:rPr>
      </w:pPr>
    </w:p>
    <w:tbl>
      <w:tblPr>
        <w:tblW w:w="21800" w:type="dxa"/>
        <w:tblInd w:w="7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29"/>
        <w:gridCol w:w="1388"/>
        <w:gridCol w:w="959"/>
        <w:gridCol w:w="5733"/>
        <w:gridCol w:w="6237"/>
        <w:gridCol w:w="6354"/>
      </w:tblGrid>
      <w:tr w:rsidR="000C0535" w:rsidRPr="000C0535" w14:paraId="393083ED" w14:textId="77777777" w:rsidTr="00614178">
        <w:trPr>
          <w:trHeight w:val="276"/>
        </w:trPr>
        <w:tc>
          <w:tcPr>
            <w:tcW w:w="11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27F03" w14:textId="27169518" w:rsidR="000C0535" w:rsidRPr="00F119F1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</w:pPr>
            <w:r w:rsidRPr="00F119F1"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  <w:t>N.</w:t>
            </w:r>
          </w:p>
        </w:tc>
        <w:tc>
          <w:tcPr>
            <w:tcW w:w="138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0F92FE" w14:textId="77777777" w:rsidR="000C0535" w:rsidRPr="00F119F1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</w:pPr>
            <w:r w:rsidRPr="00F119F1"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  <w:t>Provenance</w:t>
            </w:r>
          </w:p>
        </w:tc>
        <w:tc>
          <w:tcPr>
            <w:tcW w:w="9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712AF" w14:textId="77777777" w:rsidR="000C0535" w:rsidRPr="00F119F1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</w:pPr>
            <w:r w:rsidRPr="00F119F1"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  <w:t>Context</w:t>
            </w:r>
          </w:p>
        </w:tc>
        <w:tc>
          <w:tcPr>
            <w:tcW w:w="57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E49972" w14:textId="77777777" w:rsidR="000C0535" w:rsidRPr="00F119F1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</w:pPr>
            <w:r w:rsidRPr="00F119F1"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  <w:t>Parallel(s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8DF6409" w14:textId="77777777" w:rsidR="000C0535" w:rsidRPr="00F119F1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</w:pPr>
            <w:r w:rsidRPr="00F119F1">
              <w:rPr>
                <w:rFonts w:ascii="Arial" w:eastAsia="Times New Roman" w:hAnsi="Arial" w:cs="Arial"/>
                <w:b/>
                <w:color w:val="000000"/>
                <w:kern w:val="0"/>
                <w:lang w:eastAsia="it-IT"/>
              </w:rPr>
              <w:t>Parallel(s) Chronology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D7AE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1F71D7" w:rsidRPr="000C0535" w14:paraId="4236CC4B" w14:textId="77777777" w:rsidTr="00614178">
        <w:trPr>
          <w:trHeight w:val="187"/>
        </w:trPr>
        <w:tc>
          <w:tcPr>
            <w:tcW w:w="11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541E1C2" w14:textId="77777777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</w:t>
            </w:r>
          </w:p>
        </w:tc>
        <w:tc>
          <w:tcPr>
            <w:tcW w:w="1388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B7E8DF8" w14:textId="77777777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119294D" w14:textId="77777777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D525062" w14:textId="4BF92E5B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Grotta Cardini, strato medio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,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Bernabò Brea","given":"Luigi","non-dropping-particle":"","parse-names":false,"suffix":""},{"dropping-particle":"","family":"Biddittu","given":"Italo","non-dropping-particle":"","parse-names":false,"suffix":""},{"dropping-particle":"","family":"Cassoli","given":"P. F.","non-dropping-particle":"","parse-names":false,"suffix":""},{"dropping-particle":"","family":"Cavalier","given":"Madeleine","non-dropping-particle":"","parse-names":false,"suffix":""},{"dropping-particle":"","family":"Scali","given":"S.","non-dropping-particle":"","parse-names":false,"suffix":""},{"dropping-particle":"","family":"Tagliacozzo","given":"Antonio","non-dropping-particle":"","parse-names":false,"suffix":""},{"dropping-particle":"","family":"Vagnetti","given":"Lucia","non-dropping-particle":"","parse-names":false,"suffix":""}],"id":"ITEM-1","issued":{"date-parts":[["1989"]]},"publisher-place":"Roma","title":"La Grotta Cardini (Praia a Mare - Cosenza): giacimento del Bronzo","type":"book"},"label":"figure","locator":"69,i","uris":["http://www.mendeley.com/documents/?uuid=8702de52-7341-4d50-b373-9fcbfa95c7a0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0C0535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69,i)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79E2782B" w14:textId="1488CF18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trato medio: MBA 2A 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Pacciarelli","given":"Marco","non-dropping-particle":"","parse-names":false,"suffix":""}],"id":"ITEM-1","issued":{"date-parts":[["2001"]]},"publisher-place":"Firenze","title":"Dal villaggio alla città. La svolta protourbana del 1000 a.C. nell'Italia tirrenica","type":"book"},"uris":["http://www.mendeley.com/documents/?uuid=9159bbff-2c4c-4494-8b9e-88ce5b8497a4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EE41D1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p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30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0290F26" w14:textId="77777777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EE41D1" w:rsidRPr="000C0535" w14:paraId="6DB85A83" w14:textId="77777777" w:rsidTr="00614178">
        <w:trPr>
          <w:trHeight w:val="285"/>
        </w:trPr>
        <w:tc>
          <w:tcPr>
            <w:tcW w:w="11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3BF01D04" w14:textId="77777777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0595F687" w14:textId="77777777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651F44E0" w14:textId="77777777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7BA2292D" w14:textId="52D70775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Grotta Cardini strato superiore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,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Bernabò Brea","given":"Luigi","non-dropping-particle":"","parse-names":false,"suffix":""},{"dropping-particle":"","family":"Biddittu","given":"Italo","non-dropping-particle":"","parse-names":false,"suffix":""},{"dropping-particle":"","family":"Cassoli","given":"P. F.","non-dropping-particle":"","parse-names":false,"suffix":""},{"dropping-particle":"","family":"Cavalier","given":"Madeleine","non-dropping-particle":"","parse-names":false,"suffix":""},{"dropping-particle":"","family":"Scali","given":"S.","non-dropping-particle":"","parse-names":false,"suffix":""},{"dropping-particle":"","family":"Tagliacozzo","given":"Antonio","non-dropping-particle":"","parse-names":false,"suffix":""},{"dropping-particle":"","family":"Vagnetti","given":"Lucia","non-dropping-particle":"","parse-names":false,"suffix":""}],"id":"ITEM-1","issued":{"date-parts":[["1989"]]},"publisher-place":"Roma","title":"La Grotta Cardini (Praia a Mare - Cosenza): giacimento del Bronzo","type":"book"},"label":"figure","locator":"119,a-b","uris":["http://www.mendeley.com/documents/?uuid=8702de52-7341-4d50-b373-9fcbfa95c7a0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0C0535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19, a, b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1712A174" w14:textId="1AD58252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rato superiore: MBA</w:t>
            </w:r>
            <w:r w:rsidR="00B527F3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B? MBA3A </w:t>
            </w:r>
            <w:r w:rsidR="000F33B6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Pacciarelli","given":"Marco","non-dropping-particle":"","parse-names":false,"suffix":""}],"id":"ITEM-1","issued":{"date-parts":[["2001"]]},"publisher-place":"Firenze","title":"Dal villaggio alla città. La svolta protourbana del 1000 a.C. nell'Italia tirrenica","type":"book"},"uris":["http://www.mendeley.com/documents/?uuid=9159bbff-2c4c-4494-8b9e-88ce5b8497a4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 w:rsidR="000F33B6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0F33B6" w:rsidRPr="00EE41D1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]</w:t>
            </w:r>
            <w:r w:rsidR="000F33B6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0F33B6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p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30, 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5)</w:t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40C8AD97" w14:textId="77777777" w:rsidR="00EE41D1" w:rsidRPr="000C0535" w:rsidRDefault="00EE41D1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5C5874" w14:paraId="44143DBA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8288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0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7654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57BB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68A973" w14:textId="2D42DB81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allette di S. Margherita 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ardarelli","given":"Andrea","non-dropping-particle":"","parse-names":false,"suffix":""}],"container-title":"Archeologia Laziale","id":"ITEM-1","issued":{"date-parts":[["1979"]]},"page":"139-147","title":"Siti di passaggio alla media età del Bronzo nel Lazio","type":"article-journal","volume":"II"},"uris":["http://www.mendeley.com/documents/?uuid=27e7b622-521c-4071-b30d-76e5b7ed94da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0878CC"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]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3, 3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39658F" w14:textId="18B685AC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MBA 2 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="000878CC"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4]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(type 291A for the shape, type 512 for the grip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BFA156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5C5874" w14:paraId="68744F83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790E7A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30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D13DEC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E55CAA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C4C9DEC" w14:textId="798B690F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No good parallel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s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have been found for this </w:t>
            </w:r>
            <w:proofErr w:type="spellStart"/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iniaturistic</w:t>
            </w:r>
            <w:proofErr w:type="spellEnd"/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vessel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253292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B5D618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0C0535" w14:paraId="26F023A7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B470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22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FD93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CE36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E6BD641" w14:textId="2D1C7064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Grotta del Beato Benincasa 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Radi","given":"G.","non-dropping-particle":"","parse-names":false,"suffix":""}],"id":"ITEM-1","issued":{"date-parts":[["1981"]]},"publisher-place":"Pisa","title":"La Grotta del Beato Benincasa nel quadro delle culture dal Neolitico all'età del Bronzo in Toscana","type":"book"},"uris":["http://www.mendeley.com/documents/?uuid=8259077f-8866-4044-b73e-0bc17c3ff880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0878CC"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5]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4, 4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076989" w14:textId="5C07823D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="000878CC" w:rsidRP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="000878CC"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="000878CC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2A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968722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5F85FDBA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5947D3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23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C94354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CCD4C5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AF5C9F8" w14:textId="4871A972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Grotta del Beato Benincasa 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Radi","given":"G.","non-dropping-particle":"","parse-names":false,"suffix":""}],"id":"ITEM-1","issued":{"date-parts":[["1981"]]},"publisher-place":"Pisa","title":"La Grotta del Beato Benincasa nel quadro delle culture dal Neolitico all'età del Bronzo in Toscana","type":"book"},"uris":["http://www.mendeley.com/documents/?uuid=8259077f-8866-4044-b73e-0bc17c3ff880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0878CC"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5]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0878CC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4, 4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2520351" w14:textId="31A84062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="000878CC" w:rsidRP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="000878CC"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="000878CC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2A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F55F43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5C5874" w14:paraId="4D278580" w14:textId="77777777" w:rsidTr="00614178">
        <w:trPr>
          <w:trHeight w:val="552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3A11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27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6AA2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A244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2ECC01" w14:textId="1EBAB510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The bases show no chronological development during the entire Bronze age and beyond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C5500E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41177A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878CC" w:rsidRPr="000C0535" w14:paraId="1A5D63F3" w14:textId="77777777" w:rsidTr="00614178">
        <w:trPr>
          <w:trHeight w:val="196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0395ED0" w14:textId="77777777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28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3F706D6" w14:textId="77777777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6CE1F34" w14:textId="77777777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4C8FDF7D" w14:textId="6227479D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Grotta del Beato Benincasa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Radi","given":"G.","non-dropping-particle":"","parse-names":false,"suffix":""}],"id":"ITEM-1","issued":{"date-parts":[["1981"]]},"publisher-place":"Pisa","title":"La Grotta del Beato Benincasa nel quadro delle culture dal Neolitico all'età del Bronzo in Toscana","type":"book"},"uris":["http://www.mendeley.com/documents/?uuid=8259077f-8866-4044-b73e-0bc17c3ff880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5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4, 4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467D90D5" w14:textId="45BDD487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P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type 2A) 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A2A0DB9" w14:textId="77777777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878CC" w:rsidRPr="000C0535" w14:paraId="03D0E6C2" w14:textId="77777777" w:rsidTr="00614178">
        <w:trPr>
          <w:trHeight w:val="196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3A69BE" w14:textId="77777777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F782F4" w14:textId="77777777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76797D1" w14:textId="77777777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1C380A37" w14:textId="40867C92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Fosso Foglino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lessandri","given":"Luca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218-219","title":"Fosso Foglino","type":"chapter"},"uris":["http://www.mendeley.com/documents/?uuid=52908427-fdcf-4382-a620-701bc021cc7b"]}],"mendeley":{"formattedCitation":"[6]","plainTextFormattedCitation":"[6]","previouslyFormattedCitation":"[6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6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29, 3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2CEC98ED" w14:textId="78D0966F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lessandri","given":"Luca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218-219","title":"Fosso Foglino","type":"chapter"},"uris":["http://www.mendeley.com/documents/?uuid=52908427-fdcf-4382-a620-701bc021cc7b"]}],"mendeley":{"formattedCitation":"[6]","plainTextFormattedCitation":"[6]","previouslyFormattedCitation":"[6]"},"properties":{"noteIndex":0},"schema":"https://github.com/citation-style-language/schema/raw/master/csl-citation.json"}</w:instrTex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F119F1"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6]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0BB397BD" w14:textId="77777777" w:rsidR="000878CC" w:rsidRPr="000C0535" w:rsidRDefault="000878C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489798DC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030C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29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C116B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5088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A049735" w14:textId="5136DF3E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Grotta del Beato Benincasa 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Radi","given":"G.","non-dropping-particle":"","parse-names":false,"suffix":""}],"id":"ITEM-1","issued":{"date-parts":[["1981"]]},"publisher-place":"Pisa","title":"La Grotta del Beato Benincasa nel quadro delle culture dal Neolitico all'età del Bronzo in Toscana","type":"book"},"uris":["http://www.mendeley.com/documents/?uuid=8259077f-8866-4044-b73e-0bc17c3ff880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F119F1"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5]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F119F1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="00F119F1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4, 4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D298B45" w14:textId="1F9BE7BB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="00F119F1" w:rsidRP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="00F119F1" w:rsidRPr="000878C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="00F119F1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type 2A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DD0A6B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36112B17" w14:textId="77777777" w:rsidTr="00614178">
        <w:trPr>
          <w:trHeight w:val="552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AD0118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30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B3E421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E7932C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4A9D193D" w14:textId="32766A1B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Possible bar of an oven, see Monopoli, Piazza Palmieri, strato inferiore e medio 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inquepalmi","given":"A.","non-dropping-particle":"","parse-names":false,"suffix":""}],"container-title":"Documenti dell'età del Bronzo. Ricerche lungo il versante adriatico pugliese","editor":[{"dropping-particle":"","family":"Cinquepalmi","given":"A","non-dropping-particle":"","parse-names":false,"suffix":""},{"dropping-particle":"","family":"Radina","given":"Francesca","non-dropping-particle":"","parse-names":false,"suffix":""}],"id":"ITEM-1","issued":{"date-parts":[["1998"]]},"page":"109-124","publisher-place":"Fasano","title":"Monopoli, centro storico","type":"chapter"},"uris":["http://www.mendeley.com/documents/?uuid=a3f5bcfa-eac3-4e5f-b2f3-4faa8a9ce22f"]}],"mendeley":{"formattedCitation":"[7]","plainTextFormattedCitation":"[7]","previouslyFormattedCitation":"[7]"},"properties":{"noteIndex":0},"schema":"https://github.com/citation-style-language/schema/raw/master/csl-citation.json"}</w:instrTex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F119F1" w:rsidRPr="00F119F1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7]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66, 298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07DE0E0F" w14:textId="1B1624E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inquepalmi","given":"A.","non-dropping-particle":"","parse-names":false,"suffix":""}],"container-title":"Documenti dell'età del Bronzo. Ricerche lungo il versante adriatico pugliese","editor":[{"dropping-particle":"","family":"Cinquepalmi","given":"A","non-dropping-particle":"","parse-names":false,"suffix":""},{"dropping-particle":"","family":"Radina","given":"Francesca","non-dropping-particle":"","parse-names":false,"suffix":""}],"id":"ITEM-1","issued":{"date-parts":[["1998"]]},"page":"109-124","publisher-place":"Fasano","title":"Monopoli, centro storico","type":"chapter"},"uris":["http://www.mendeley.com/documents/?uuid=a3f5bcfa-eac3-4e5f-b2f3-4faa8a9ce22f"]}],"mendeley":{"formattedCitation":"[7]","plainTextFormattedCitation":"[7]","previouslyFormattedCitation":"[7]"},"properties":{"noteIndex":0},"schema":"https://github.com/citation-style-language/schema/raw/master/csl-citation.json"}</w:instrTex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F119F1" w:rsidRPr="00F119F1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7]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CCE013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2E3FA474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EED4B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31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22B3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0B61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6E5A942" w14:textId="07CC2BD5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Lago di Mezzano 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ranco","given":"Maria Cristina","non-dropping-particle":"","parse-names":false,"suffix":""}],"id":"ITEM-1","issued":{"date-parts":[["1982"]]},"publisher-place":"Roma","title":"L'insediamento preistorico del Lago di Mezzano","type":"book"},"uris":["http://www.mendeley.com/documents/?uuid=a2b3696a-1be8-4685-ad2b-3999af624c46"]}],"mendeley":{"formattedCitation":"[8]","plainTextFormattedCitation":"[8]","previouslyFormattedCitation":"[8]"},"properties":{"noteIndex":0},"schema":"https://github.com/citation-style-language/schema/raw/master/csl-citation.json"}</w:instrTex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F119F1" w:rsidRPr="00F119F1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8]</w:t>
            </w:r>
            <w:r w:rsidR="00F119F1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XXXII, M2-33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39AFEDA" w14:textId="6BDADCC3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1F71D7"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15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C2FBBA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5C5874" w14:paraId="66260887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A94D05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32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A0A0136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CDD396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DEFF48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9844C7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37622E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0C0535" w14:paraId="2F8AE6FB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2129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33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0D64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8E89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2096D0" w14:textId="2179FA13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Grotta del Beato Benincasa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Radi","given":"G.","non-dropping-particle":"","parse-names":false,"suffix":""}],"id":"ITEM-1","issued":{"date-parts":[["1981"]]},"publisher-place":"Pisa","title":"La Grotta del Beato Benincasa nel quadro delle culture dal Neolitico all'età del Bronzo in Toscana","type":"book"},"uris":["http://www.mendeley.com/documents/?uuid=8259077f-8866-4044-b73e-0bc17c3ff880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1F71D7"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5]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4, 4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446AA37" w14:textId="467C8545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1F71D7"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1F71D7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2A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5FCD52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5C5874" w14:paraId="3BE948F8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ECBF78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34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1E4202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7B1786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4E65600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22217D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0F902B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0C0535" w14:paraId="57A74A09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137EB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85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B2CC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2AD2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5AAF74" w14:textId="7B673AFA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Petrosa 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orandi","given":"Rossella","non-dropping-particle":"","parse-names":false,"suffix":""},{"dropping-particle":"","family":"Sarti","given":"Lucia","non-dropping-particle":"","parse-names":false,"suffix":""}],"container-title":"Petrosa. Un insediamento dell'età del Bronzo a Sesto Fiorentino","editor":[{"dropping-particle":"","family":"Sarti","given":"Lucia","non-dropping-particle":"","parse-names":false,"suffix":""}],"id":"ITEM-1","issued":{"date-parts":[["1994"]]},"page":"46-75","publisher-place":"Montelupo Fiorentino","title":"Industria fittile","type":"chapter"},"uris":["http://www.mendeley.com/documents/?uuid=e99daee2-7b14-46cb-992e-49f77d624d6b"]}],"mendeley":{"formattedCitation":"[9]","plainTextFormattedCitation":"[9]","previouslyFormattedCitation":"[9]"},"properties":{"noteIndex":0},"schema":"https://github.com/citation-style-language/schema/raw/master/csl-citation.json"}</w:instrTex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1F71D7"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9]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5, 3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A09C4A5" w14:textId="452EB9D5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1F71D7"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1F71D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1F71D7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272A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3C996B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1F71D7" w:rsidRPr="000C0535" w14:paraId="175A33B5" w14:textId="77777777" w:rsidTr="00614178">
        <w:trPr>
          <w:trHeight w:val="294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7D02285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86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6C92DB2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EEAD64A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22B9971" w14:textId="230610D0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ant'Agostino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Guidi","given":"Alessandro","non-dropping-particle":"","parse-names":false,"suffix":""}],"container-title":"Archeologia Laziale","id":"ITEM-1","issued":{"date-parts":[["1980"]]},"page":"38-42","title":"Rinvenimenti preistorici nel territorio della Soprintendenza del Lazio","type":"article-journal","volume":"10"},"uris":["http://www.mendeley.com/documents/?uuid=72eb90cb-5e48-47d6-a5e1-447bc71aef2b"]}],"mendeley":{"formattedCitation":"[10]","plainTextFormattedCitation":"[10]","previouslyFormattedCitation":"[10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0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, 5)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6DAA659B" w14:textId="20BDEA14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 w:rsidR="0044780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1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224B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D08D82E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1F71D7" w:rsidRPr="000C0535" w14:paraId="4BDB8788" w14:textId="77777777" w:rsidTr="00614178">
        <w:trPr>
          <w:trHeight w:val="294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FB33AA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F9C1CC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8C7C0F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78045A9" w14:textId="47DA3561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illaggio delle Macine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63, 4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EFD21C2" w14:textId="4C65883D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1</w:t>
            </w:r>
            <w:r w:rsidR="00447807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3005069D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1F71D7" w:rsidRPr="005C5874" w14:paraId="58F95643" w14:textId="77777777" w:rsidTr="00614178">
        <w:trPr>
          <w:trHeight w:val="294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E55CE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87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EC2BC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18CB9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307AA9" w14:textId="397382C9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Tecchia della Gabellaccia, with lugs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Radi","given":"G.","non-dropping-particle":"","parse-names":false,"suffix":""}],"container-title":"Atti della Società Toscana di Scienze Naturali, Memorie","id":"ITEM-1","issued":{"date-parts":[["1976"]]},"page":"81-102","title":"La Tecchia della Gabellaccia (Carrara). Note paletnologiche","type":"article-journal","volume":"LXXXIII"},"uris":["http://www.mendeley.com/documents/?uuid=6a2bda63-0230-41c8-bbef-d0e2d9d82cb3"]}],"mendeley":{"formattedCitation":"[13]","plainTextFormattedCitation":"[13]","previouslyFormattedCitation":"[13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3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,6)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DE7CFC" w14:textId="48AFC997" w:rsidR="001F71D7" w:rsidRPr="001F71D7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1F71D7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BA 1B</w:t>
            </w:r>
            <w:r w:rsidR="00B527F3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-</w:t>
            </w:r>
            <w:r w:rsidRPr="001F71D7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2A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1F71D7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(type 331v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16DB65A" w14:textId="77777777" w:rsidR="001F71D7" w:rsidRPr="001F71D7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1F71D7" w:rsidRPr="000C0535" w14:paraId="102FBD0B" w14:textId="77777777" w:rsidTr="00614178">
        <w:trPr>
          <w:trHeight w:val="294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81D4EE6" w14:textId="77777777" w:rsidR="001F71D7" w:rsidRPr="001F71D7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68BD58" w14:textId="77777777" w:rsidR="001F71D7" w:rsidRPr="001F71D7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34D979" w14:textId="77777777" w:rsidR="001F71D7" w:rsidRPr="001F71D7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87BE36" w14:textId="414FF00B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Anzola Emilia S. 61, SU 25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rgentina","given":"F.","non-dropping-particle":"","parse-names":false,"suffix":""},{"dropping-particle":"","family":"Desantis","given":"P.","non-dropping-particle":"","parse-names":false,"suffix":""},{"dropping-particle":"","family":"Finotelli","given":"F.","non-dropping-particle":"","parse-names":false,"suffix":""},{"dropping-particle":"","family":"Schneider","given":"F.","non-dropping-particle":"","parse-names":false,"suffix":""}],"container-title":"Quaderni della Rocca","id":"ITEM-1","issued":{"date-parts":[["2002"]]},"page":"39-80","title":"Il sito dell'età del Bronzo di Anzola dell'Emilia","type":"article-journal","volume":"9"},"uris":["http://www.mendeley.com/documents/?uuid=2a9f0d46-df3b-4aff-8e74-96d6cae23700"]}],"mendeley":{"formattedCitation":"[14]","plainTextFormattedCitation":"[14]","previouslyFormattedCitation":"[1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X, 3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689913DA" w14:textId="1EC32962" w:rsidR="001F71D7" w:rsidRPr="000C0535" w:rsidRDefault="00A86A3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3 / RBA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rgentina","given":"F.","non-dropping-particle":"","parse-names":false,"suffix":""},{"dropping-particle":"","family":"Desantis","given":"P.","non-dropping-particle":"","parse-names":false,"suffix":""},{"dropping-particle":"","family":"Finotelli","given":"F.","non-dropping-particle":"","parse-names":false,"suffix":""},{"dropping-particle":"","family":"Schneider","given":"F.","non-dropping-particle":"","parse-names":false,"suffix":""}],"container-title":"Quaderni della Rocca","id":"ITEM-1","issued":{"date-parts":[["2002"]]},"page":"39-80","title":"Il sito dell'età del Bronzo di Anzola dell'Emilia","type":"article-journal","volume":"9"},"uris":["http://www.mendeley.com/documents/?uuid=2a9f0d46-df3b-4aff-8e74-96d6cae23700"]}],"mendeley":{"formattedCitation":"[14]","plainTextFormattedCitation":"[14]","previouslyFormattedCitation":"[1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1F71D7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</w:tcPr>
          <w:p w14:paraId="539B844F" w14:textId="77777777" w:rsidR="001F71D7" w:rsidRPr="000C0535" w:rsidRDefault="001F71D7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6C0D4648" w14:textId="77777777" w:rsidTr="00614178">
        <w:trPr>
          <w:trHeight w:val="552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06F31B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88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4D2159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A93F86F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9AE906A" w14:textId="58FF8565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S. Maria in Belverde strati </w:t>
            </w:r>
            <w:proofErr w:type="spellStart"/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inferiori</w:t>
            </w:r>
            <w:proofErr w:type="spellEnd"/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, with two holes and  curved upper edge </w:t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Cuda","given":"Maria Teresa","non-dropping-particle":"","parse-names":false,"suffix":""},{"dropping-particle":"","family":"Sarti","given":"Lucia","non-dropping-particle":"","parse-names":false,"suffix":""}],"container-title":"Rassegna di Archeologia","id":"ITEM-1","issued":{"date-parts":[["1992"]]},"page":"385-392","title":"Nuove ricerche a Belverde di Cetona (Siena)","type":"article-journal","volume":"10"},"uris":["http://www.mendeley.com/documents/?uuid=47f9a951-59d0-40dc-86c5-483947951e71"]}],"mendeley":{"formattedCitation":"[15]","plainTextFormattedCitation":"[15]","previouslyFormattedCitation":"[15]"},"properties":{"noteIndex":0},"schema":"https://github.com/citation-style-language/schema/raw/master/csl-citation.json"}</w:instrText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="00A86A3C" w:rsidRPr="00A86A3C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15]</w:t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1, 12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8E72766" w14:textId="1E6CB691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1B </w:t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1B6E0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A86A3C" w:rsidRPr="00A86A3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A86A3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494A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F355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715A4EF8" w14:textId="77777777" w:rsidTr="00614178">
        <w:trPr>
          <w:trHeight w:val="552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44E1AB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94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362A66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0A95CC4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FCA8EFE" w14:textId="5679701B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The miniature vessel can be compared with a normal size bowl from Caprolace, surface findings </w:t>
            </w:r>
            <w:r w:rsidR="001B6E0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07"]]},"publisher":"BAR International Series, 1592","publisher-place":"Oxford","title":"L’occupazione costiera protostorica del Lazio centromeridionale","type":"book"},"uris":["http://www.mendeley.com/documents/?uuid=6aa6be5e-c1b4-4820-9001-75c48e82b7ee"]}],"mendeley":{"formattedCitation":"[16]","plainTextFormattedCitation":"[16]","previouslyFormattedCitation":"[16]"},"properties":{"noteIndex":0},"schema":"https://github.com/citation-style-language/schema/raw/master/csl-citation.json"}</w:instrText>
            </w:r>
            <w:r w:rsidR="001B6E0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="001B6E0D" w:rsidRPr="001B6E0D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16]</w:t>
            </w:r>
            <w:r w:rsidR="001B6E0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="001B6E0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3.99, 18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DC7FE4" w14:textId="1666D71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BM2A </w:t>
            </w:r>
            <w:r w:rsidR="001B6E0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07"]]},"publisher":"BAR International Series, 1592","publisher-place":"Oxford","title":"L’occupazione costiera protostorica del Lazio centromeridionale","type":"book"},"uris":["http://www.mendeley.com/documents/?uuid=6aa6be5e-c1b4-4820-9001-75c48e82b7ee"]}],"mendeley":{"formattedCitation":"[16]","plainTextFormattedCitation":"[16]","previouslyFormattedCitation":"[16]"},"properties":{"noteIndex":0},"schema":"https://github.com/citation-style-language/schema/raw/master/csl-citation.json"}</w:instrText>
            </w:r>
            <w:r w:rsidR="001B6E0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="001B6E0D" w:rsidRPr="001B6E0D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16]</w:t>
            </w:r>
            <w:r w:rsidR="001B6E0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0E230A9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 </w:t>
            </w:r>
          </w:p>
        </w:tc>
      </w:tr>
      <w:tr w:rsidR="002668DE" w:rsidRPr="000C0535" w14:paraId="56ABF864" w14:textId="77777777" w:rsidTr="00614178">
        <w:trPr>
          <w:trHeight w:val="194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094738F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99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A220B57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719F302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98C4481" w14:textId="016FD8DE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alle Felici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Bermond Montanari","given":"Giovanna","non-dropping-particle":"","parse-names":false,"suffix":""}],"container-title":"Rassegna di Archeologia","id":"ITEM-1","issued":{"date-parts":[["1992"]]},"page":"175-383","title":"L'insediamento di Valle Felici presso Cervia e la media età del Bronzo in Romagna","type":"article-journal","volume":"10"},"uris":["http://www.mendeley.com/documents/?uuid=d1f6077b-7470-4d17-9487-7eb835079e32"]}],"mendeley":{"formattedCitation":"[17]","plainTextFormattedCitation":"[17]","previouslyFormattedCitation":"[17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7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, 21 and 23)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752CEC37" w14:textId="553493B3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1A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67A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76EF4A3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2668DE" w:rsidRPr="000C0535" w14:paraId="1EA01415" w14:textId="77777777" w:rsidTr="00614178">
        <w:trPr>
          <w:trHeight w:val="194"/>
        </w:trPr>
        <w:tc>
          <w:tcPr>
            <w:tcW w:w="1129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DDE10E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0FA761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953784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2D7F7F6C" w14:textId="3DB5232A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Cavallino capanna 1a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Pancrazzi","given":"Orlanda","non-dropping-particle":"","parse-names":false,"suffix":""}],"id":"ITEM-1","issued":{"date-parts":[["1979"]]},"publisher-place":"Galatina","title":"Cavallino I","type":"book"},"uris":["http://www.mendeley.com/documents/?uuid=e295f9f2-f786-4e0f-9ae2-1855810afbed"]}],"mendeley":{"formattedCitation":"[18]","plainTextFormattedCitation":"[18]","previouslyFormattedCitation":"[18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8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09, 12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F481C1E" w14:textId="5E7B19D0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1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1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425)</w:t>
            </w:r>
          </w:p>
        </w:tc>
        <w:tc>
          <w:tcPr>
            <w:tcW w:w="635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5C6B621F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2668DE" w:rsidRPr="000C0535" w14:paraId="674ABF5F" w14:textId="77777777" w:rsidTr="00614178">
        <w:trPr>
          <w:trHeight w:val="194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2F34C7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408BD9C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5F0BAD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6F4FA504" w14:textId="5F42886E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Cavallino, capanna 2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Ingravallo","given":"Elettra","non-dropping-particle":"","parse-names":false,"suffix":""}],"container-title":"Studi di Antichità","id":"ITEM-1","issued":{"date-parts":[["1990"]]},"page":"59-100","title":"L'insediamento protoappenninico di Cavallino","type":"article-journal","volume":"6"},"uris":["http://www.mendeley.com/documents/?uuid=fc42ab61-3789-48a2-ae98-7a264a9c8bad"]}],"mendeley":{"formattedCitation":"[19]","plainTextFormattedCitation":"[19]","previouslyFormattedCitation":"[19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9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5, 3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D7A7AFE" w14:textId="127D1A6E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1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1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425)</w:t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CD5BE2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797A03DD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4F2B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00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1116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586F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D796CF" w14:textId="40BB487B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ant'Agostino </w: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Guidi","given":"Alessandro","non-dropping-particle":"","parse-names":false,"suffix":""}],"container-title":"Archeologia Laziale","id":"ITEM-1","issued":{"date-parts":[["1980"]]},"page":"38-42","title":"Rinvenimenti preistorici nel territorio della Soprintendenza del Lazio","type":"article-journal","volume":"10"},"uris":["http://www.mendeley.com/documents/?uuid=72eb90cb-5e48-47d6-a5e1-447bc71aef2b"]}],"mendeley":{"formattedCitation":"[10]","plainTextFormattedCitation":"[10]","previouslyFormattedCitation":"[10]"},"properties":{"noteIndex":0},"schema":"https://github.com/citation-style-language/schema/raw/master/csl-citation.json"}</w:instrTex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2668DE"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0]</w: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, 5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3C15E51" w14:textId="39A82460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 </w: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2668DE"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1]</w: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ype 224B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BF81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6BF9F396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8F3303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lastRenderedPageBreak/>
              <w:t>CP 201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48E973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D4BC08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0E266ABE" w14:textId="75A8A45C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Grotta Cardini, strato medio </w: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Bernabò Brea","given":"Luigi","non-dropping-particle":"","parse-names":false,"suffix":""},{"dropping-particle":"","family":"Biddittu","given":"Italo","non-dropping-particle":"","parse-names":false,"suffix":""},{"dropping-particle":"","family":"Cassoli","given":"P. F.","non-dropping-particle":"","parse-names":false,"suffix":""},{"dropping-particle":"","family":"Cavalier","given":"Madeleine","non-dropping-particle":"","parse-names":false,"suffix":""},{"dropping-particle":"","family":"Scali","given":"S.","non-dropping-particle":"","parse-names":false,"suffix":""},{"dropping-particle":"","family":"Tagliacozzo","given":"Antonio","non-dropping-particle":"","parse-names":false,"suffix":""},{"dropping-particle":"","family":"Vagnetti","given":"Lucia","non-dropping-particle":"","parse-names":false,"suffix":""}],"id":"ITEM-1","issued":{"date-parts":[["1989"]]},"publisher-place":"Roma","title":"La Grotta Cardini (Praia a Mare - Cosenza): giacimento del Bronzo","type":"book"},"uris":["http://www.mendeley.com/documents/?uuid=8702de52-7341-4d50-b373-9fcbfa95c7a0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2668DE"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]</w: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69,a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72D9B132" w14:textId="12282311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2668DE"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1]</w:t>
            </w:r>
            <w:r w:rsid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2668DE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538A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FB18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2668DE" w:rsidRPr="000C0535" w14:paraId="19FA0152" w14:textId="77777777" w:rsidTr="00614178">
        <w:trPr>
          <w:trHeight w:val="213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2AB23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02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C6269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84A5B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197AB3" w14:textId="2908D240" w:rsidR="002668DE" w:rsidRPr="002668DE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Lago di Mezzano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ranco","given":"Maria Cristina","non-dropping-particle":"","parse-names":false,"suffix":""}],"id":"ITEM-1","issued":{"date-parts":[["1982"]]},"publisher-place":"Roma","title":"L'insediamento preistorico del Lago di Mezzano","type":"book"},"uris":["http://www.mendeley.com/documents/?uuid=a2b3696a-1be8-4685-ad2b-3999af624c46"]}],"mendeley":{"formattedCitation":"[8]","plainTextFormattedCitation":"[8]","previouslyFormattedCitation":"[8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8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LXIII, M1-75406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)</w:t>
            </w:r>
            <w:r w:rsidRP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684DF3F" w14:textId="7252FE4B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(type 141) 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552E5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2668DE" w:rsidRPr="000C0535" w14:paraId="64ADBFD5" w14:textId="77777777" w:rsidTr="00614178">
        <w:trPr>
          <w:trHeight w:val="212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059A4A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FCC8B8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AD31C1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5A9D25" w14:textId="19D70BDC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Lago di Mezzano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ranco","given":"Maria Cristina","non-dropping-particle":"","parse-names":false,"suffix":""}],"id":"ITEM-1","issued":{"date-parts":[["1982"]]},"publisher-place":"Roma","title":"L'insediamento preistorico del Lago di Mezzano","type":"book"},"uris":["http://www.mendeley.com/documents/?uuid=a2b3696a-1be8-4685-ad2b-3999af624c46"]}],"mendeley":{"formattedCitation":"[8]","plainTextFormattedCitation":"[8]","previouslyFormattedCitation":"[8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8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able</w:t>
            </w:r>
            <w:r w:rsidRPr="002668DE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XXII, M1-26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5B4B5ACC" w14:textId="393FB69B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2668DE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142)</w:t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E73373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7D5575E6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711707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1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3138E1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03F0FE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0E51DAF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ee CP 194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7549616F" w14:textId="3E80168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BM</w:t>
            </w:r>
            <w:r w:rsidR="00B527F3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2A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14:paraId="1B2BE0A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 </w:t>
            </w:r>
          </w:p>
        </w:tc>
      </w:tr>
      <w:tr w:rsidR="002668DE" w:rsidRPr="000C0535" w14:paraId="0E25B2D1" w14:textId="77777777" w:rsidTr="00614178">
        <w:trPr>
          <w:trHeight w:val="291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8EA98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2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CB4BD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EA99A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9D44DA" w14:textId="738EDBB0" w:rsidR="002668DE" w:rsidRPr="004A0FEC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4A0FE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Grotta del Beato Benincasa, with enlarged rim and plain cord 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Radi","given":"G.","non-dropping-particle":"","parse-names":false,"suffix":""}],"id":"ITEM-1","issued":{"date-parts":[["1981"]]},"publisher-place":"Pisa","title":"La Grotta del Beato Benincasa nel quadro delle culture dal Neolitico all'età del Bronzo in Toscana","type":"book"},"uris":["http://www.mendeley.com/documents/?uuid=8259077f-8866-4044-b73e-0bc17c3ff880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4A0FEC"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5]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4A0FEC" w:rsidRPr="004A0FE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4A0FE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(Fig. 25, 3);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66712BE" w14:textId="7C70F862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 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4A0FEC"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(type 39); 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70208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2668DE" w:rsidRPr="000C0535" w14:paraId="0C9FE553" w14:textId="77777777" w:rsidTr="00614178">
        <w:trPr>
          <w:trHeight w:val="291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0C5587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39E266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8AF5265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F8E9BE" w14:textId="1859B9BD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. Lorenzo 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orandini","given":"A.","non-dropping-particle":"","parse-names":false,"suffix":""}],"container-title":"Latium","id":"ITEM-1","issued":{"date-parts":[["1999"]]},"page":"5-47","title":"Gli insediamenti costieri in età protostorica nel Lazio meridionale","type":"article-journal","volume":"XVI"},"uris":["http://www.mendeley.com/documents/?uuid=71dec987-346b-46e2-88d2-0124228b9d07"]}],"mendeley":{"formattedCitation":"[20]","plainTextFormattedCitation":"[20]","previouslyFormattedCitation":"[20]"},"properties":{"noteIndex":0},"schema":"https://github.com/citation-style-language/schema/raw/master/csl-citation.json"}</w:instrTex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4A0FEC"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0]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n. 25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02C2460" w14:textId="52ED0CD0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BM</w:t>
            </w:r>
            <w:r w:rsidR="00B527F3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A 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ISBN":"9788882092436","author":[{"dropping-particle":"","family":"Cocchi Genick","given":"Daniela","non-dropping-particle":"","parse-names":false,"suffix":""}],"id":"ITEM-1","issued":{"date-parts":[["2002"]]},"publisher":"M. Baroni","publisher-place":"Viareggio  Lucca [Italy]","title":"Grotta Nuova : la prima unità culturale attorno all'Etruria protostorica","type":"book"},"uris":["http://www.mendeley.com/documents/?uuid=3f749e65-ae96-42fe-b29f-7eb3a59157be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4A0FEC"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1]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47)</w:t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7C1E37" w14:textId="77777777" w:rsidR="002668DE" w:rsidRPr="000C0535" w:rsidRDefault="002668DE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11DB286C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749C17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3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38F94E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650FF6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C62A17B" w14:textId="6D1AAB53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. Maria di Ripalta, strato inferiore 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Nava","given":"Maria Luisa","non-dropping-particle":"","parse-names":false,"suffix":""}],"container-title":"Atti del 2° Convegno sulla Preistoria - Protostoria - Storia della Daunia","id":"ITEM-1","issued":{"date-parts":[["1982"]]},"page":"185-191","publisher-place":"San Severo","title":"S. Maria di Ripalta (Cerignola): prima campagna di scavi","type":"paper-conference"},"uris":["http://www.mendeley.com/documents/?uuid=672869dc-9b55-45d0-9149-c03eaf9d58b3"]}],"mendeley":{"formattedCitation":"[22]","plainTextFormattedCitation":"[22]","previouslyFormattedCitation":"[22]"},"properties":{"noteIndex":0},"schema":"https://github.com/citation-style-language/schema/raw/master/csl-citation.json"}</w:instrTex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4A0FEC"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2]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2, 5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0ED9B2CB" w14:textId="62A0F8A3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 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4A0FEC"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1]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425B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CD7AF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5C5874" w14:paraId="2E57A841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A748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4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528D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F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CE37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0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EE8BB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172DCA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6A43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4A0FEC" w:rsidRPr="004A0FEC" w14:paraId="4F9E744E" w14:textId="77777777" w:rsidTr="00614178">
        <w:trPr>
          <w:trHeight w:val="291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3DE9542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7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D110867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17C21F9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2301D08" w14:textId="06801463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For the decoration: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acchiarola","given":"Ida","non-dropping-particle":"","parse-names":false,"suffix":""}],"id":"ITEM-1","issued":{"date-parts":[["1987"]]},"publisher-place":"Roma","title":"La ceramica appenninica decorata","type":"book"},"uris":["http://www.mendeley.com/documents/?uuid=ca0ec9f4-647d-4446-bdd5-6c1e3a7432bb"]}],"mendeley":{"formattedCitation":"[23]","plainTextFormattedCitation":"[23]","previouslyFormattedCitation":"[23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3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kern w:val="0"/>
                <w:lang w:eastAsia="it-IT"/>
              </w:rPr>
              <w:t xml:space="preserve"> 35,8).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AD69200" w14:textId="1B20E26F" w:rsidR="004A0FEC" w:rsidRPr="004A0FEC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3B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acchiarola","given":"Id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441-463","title":"La facies appenninica","type":"chapter"},"uris":["http://www.mendeley.com/documents/?uuid=d3e17418-93e2-4470-a99e-206abdb80a12"]}],"mendeley":{"formattedCitation":"[24]","plainTextFormattedCitation":"[24]","previouslyFormattedCitation":"[2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211D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BD887" w14:textId="77777777" w:rsidR="004A0FEC" w:rsidRPr="004A0FEC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 </w:t>
            </w:r>
          </w:p>
        </w:tc>
      </w:tr>
      <w:tr w:rsidR="004A0FEC" w:rsidRPr="004A0FEC" w14:paraId="5DF8D680" w14:textId="77777777" w:rsidTr="00614178">
        <w:trPr>
          <w:trHeight w:val="291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4925CACA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49E18AF6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6C9CE890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A92DD6A" w14:textId="739D14C5" w:rsidR="004A0FEC" w:rsidRPr="004A0FEC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4A0FEC">
              <w:rPr>
                <w:rFonts w:ascii="Arial" w:eastAsia="Times New Roman" w:hAnsi="Arial" w:cs="Arial"/>
                <w:kern w:val="0"/>
                <w:lang w:val="en-GB" w:eastAsia="it-IT"/>
              </w:rPr>
              <w:t>F</w:t>
            </w:r>
            <w:r w:rsidRPr="004A0FE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or the shape: Tane del Diavolo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Macchiarola","given":"Ida","non-dropping-particle":"","parse-names":false,"suffix":""}],"id":"ITEM-1","issued":{"date-parts":[["1987"]]},"publisher-place":"Roma","title":"La ceramica appenninica decorata","type":"book"},"uris":["http://www.mendeley.com/documents/?uuid=ca0ec9f4-647d-4446-bdd5-6c1e3a7432bb"]}],"mendeley":{"formattedCitation":"[23]","plainTextFormattedCitation":"[23]","previouslyFormattedCitation":"[23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23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4A0FEC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4A0FEC">
              <w:rPr>
                <w:rFonts w:ascii="Arial" w:eastAsia="Times New Roman" w:hAnsi="Arial" w:cs="Arial"/>
                <w:kern w:val="0"/>
                <w:lang w:val="en-GB" w:eastAsia="it-IT"/>
              </w:rPr>
              <w:t>(Table 7,2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F450426" w14:textId="2EE7AB1D" w:rsidR="004A0FEC" w:rsidRPr="004A0FEC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MBA 3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acchiarola","given":"Id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441-463","title":"La facies appenninica","type":"chapter"},"uris":["http://www.mendeley.com/documents/?uuid=d3e17418-93e2-4470-a99e-206abdb80a12"]}],"mendeley":{"formattedCitation":"[24]","plainTextFormattedCitation":"[24]","previouslyFormattedCitation":"[2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(type 288)</w:t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BCFB13" w14:textId="77777777" w:rsidR="004A0FEC" w:rsidRPr="004A0FEC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4A0FEC" w:rsidRPr="000C0535" w14:paraId="4655EB2B" w14:textId="77777777" w:rsidTr="00614178">
        <w:trPr>
          <w:trHeight w:val="291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0B632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04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A582F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5C982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AA0502D" w14:textId="497F6A80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ant'Agostino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Guidi","given":"Alessandro","non-dropping-particle":"","parse-names":false,"suffix":""}],"container-title":"Archeologia Laziale","id":"ITEM-1","issued":{"date-parts":[["1980"]]},"page":"38-42","title":"Rinvenimenti preistorici nel territorio della Soprintendenza del Lazio","type":"article-journal","volume":"10"},"uris":["http://www.mendeley.com/documents/?uuid=72eb90cb-5e48-47d6-a5e1-447bc71aef2b"]}],"mendeley":{"formattedCitation":"[10]","plainTextFormattedCitation":"[10]","previouslyFormattedCitation":"[10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0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, 5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330A0EB" w14:textId="27514931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1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224B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A37A7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4A0FEC" w:rsidRPr="000C0535" w14:paraId="6C3109C3" w14:textId="77777777" w:rsidTr="00614178">
        <w:trPr>
          <w:trHeight w:val="291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8FE85D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D208A1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A20852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0525E0C6" w14:textId="7A5D2CB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illaggio delle Macine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63, 4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192CBB23" w14:textId="3B9FC266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2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4A0FEC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13F1D3" w14:textId="77777777" w:rsidR="004A0FEC" w:rsidRPr="000C0535" w:rsidRDefault="004A0FEC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788479FF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92BA0D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07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9C7531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ECB8F8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624DA5F3" w14:textId="6EFCD178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Foce del Marangone 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ugazzola Delpino","given":"Maria Antonietta","non-dropping-particle":"","parse-names":false,"suffix":""}],"id":"ITEM-1","issued":{"date-parts":[["1976"]]},"publisher":"Sansoni","publisher-place":"Firenze","title":"Testimonianze di cultura appenninica nel Lazio","type":"book"},"uris":["http://www.mendeley.com/documents/?uuid=1d18faaf-04b0-4f84-9878-cca1fafecd68"]}],"mendeley":{"formattedCitation":"[25]","plainTextFormattedCitation":"[25]","previouslyFormattedCitation":"[25]"},"properties":{"noteIndex":0},"schema":"https://github.com/citation-style-language/schema/raw/master/csl-citation.json"}</w:instrTex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614178"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5]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, 3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7E443CD" w14:textId="46EBED9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1A 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614178"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74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9F83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1CA3A491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91D0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08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A827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BAD3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50708A" w14:textId="0D2A6F26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igna Grande 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ugazzola Delpino","given":"Maria Antonietta","non-dropping-particle":"","parse-names":false,"suffix":""},{"dropping-particle":"","family":"Lombardi","given":"A. L.","non-dropping-particle":"","parse-names":false,"suffix":""}],"container-title":"Palafitte mito e realtà","id":"ITEM-1","issued":{"date-parts":[["1983"]]},"page":"230-232, 233-234","publisher-place":"Verona","title":"Vigna Grande, Vigna di Valle","type":"chapter"},"uris":["http://www.mendeley.com/documents/?uuid=111657f5-4af1-495b-b2a7-8a0542b9ce17"]}],"mendeley":{"formattedCitation":"[26]","plainTextFormattedCitation":"[26]","previouslyFormattedCitation":"[26]"},"properties":{"noteIndex":0},"schema":"https://github.com/citation-style-language/schema/raw/master/csl-citation.json"}</w:instrTex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614178"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6]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73, 1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AFA575E" w14:textId="16B873D5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B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A 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614178"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13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686F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614178" w:rsidRPr="002668DE" w14:paraId="2FBA2C75" w14:textId="77777777" w:rsidTr="00614178">
        <w:trPr>
          <w:trHeight w:val="291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CED206C" w14:textId="77777777" w:rsidR="00614178" w:rsidRPr="000C0535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0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001AF98" w14:textId="77777777" w:rsidR="00614178" w:rsidRPr="000C0535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BBA2453" w14:textId="77777777" w:rsidR="00614178" w:rsidRPr="000C0535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4F105047" w14:textId="40A022FB" w:rsidR="00614178" w:rsidRPr="00614178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614178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For the shape: Villaggio </w:t>
            </w:r>
            <w:proofErr w:type="spellStart"/>
            <w:r w:rsidRPr="00614178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delle</w:t>
            </w:r>
            <w:proofErr w:type="spellEnd"/>
            <w:r w:rsidRPr="00614178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proofErr w:type="spellStart"/>
            <w:r w:rsidRPr="00614178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acine</w:t>
            </w:r>
            <w:proofErr w:type="spellEnd"/>
            <w:r w:rsidRPr="00614178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12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614178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(Fig. 64, 7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FE4A29D" w14:textId="0B9B653D" w:rsidR="00614178" w:rsidRPr="000C0535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B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12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F2D50" w14:textId="77777777" w:rsidR="00614178" w:rsidRPr="000C0535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614178" w:rsidRPr="00614178" w14:paraId="79F0C6D4" w14:textId="77777777" w:rsidTr="00614178">
        <w:trPr>
          <w:trHeight w:val="291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2F681A94" w14:textId="77777777" w:rsidR="00614178" w:rsidRPr="00614178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47D06885" w14:textId="77777777" w:rsidR="00614178" w:rsidRPr="00614178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21469E78" w14:textId="77777777" w:rsidR="00614178" w:rsidRPr="00614178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2D3A2781" w14:textId="4A2FAF4E" w:rsidR="00614178" w:rsidRPr="000C0535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or the handle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: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Grotta Vittorio Vecchi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Guidi","given":"Alessandro","non-dropping-particle":"","parse-names":false,"suffix":""},{"dropping-particle":"","family":"Rosini","given":"Lucia","non-dropping-particle":"","parse-names":false,"suffix":""}],"id":"ITEM-1","issued":{"date-parts":[["2019"]]},"publisher":"BAR International Series, 2919","publisher-place":"Oxford","title":"Materiali protostorici dalla grotta Vittorio Vecchi (Sezze Romano, LT)","type":"book"},"uris":["http://www.mendeley.com/documents/?uuid=2880bd6f-d343-4b37-8eaa-bc48af8efaed"]}],"mendeley":{"formattedCitation":"[27]","plainTextFormattedCitation":"[27]","previouslyFormattedCitation":"[27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7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XLVII, 7 and 8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2B0A4566" w14:textId="1B0EE055" w:rsidR="00614178" w:rsidRPr="00614178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BA 2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3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Guidi","given":"Alessandro","non-dropping-particle":"","parse-names":false,"suffix":""},{"dropping-particle":"","family":"Rosini","given":"Lucia","non-dropping-particle":"","parse-names":false,"suffix":""}],"id":"ITEM-1","issued":{"date-parts":[["2019"]]},"publisher":"BAR International Series, 2919","publisher-place":"Oxford","title":"Materiali protostorici dalla grotta Vittorio Vecchi (Sezze Romano, LT)","type":"book"},"uris":["http://www.mendeley.com/documents/?uuid=2880bd6f-d343-4b37-8eaa-bc48af8efaed"]}],"mendeley":{"formattedCitation":"[27]","plainTextFormattedCitation":"[27]","previouslyFormattedCitation":"[27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7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15231C" w14:textId="77777777" w:rsidR="00614178" w:rsidRPr="00614178" w:rsidRDefault="00614178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1CF3BBC9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8488B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1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3AD4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B39C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814A85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a bowl with omphalos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B89EC3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8BE9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76DF403E" w14:textId="77777777" w:rsidTr="004D1AB1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D77D24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2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8CAD9D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913E41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B226880" w14:textId="1722796A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an Lorenzo 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orandini","given":"A.","non-dropping-particle":"","parse-names":false,"suffix":""}],"container-title":"Latium","id":"ITEM-1","issued":{"date-parts":[["1999"]]},"page":"5-47","title":"Gli insediamenti costieri in età protostorica nel Lazio meridionale","type":"article-journal","volume":"XVI"},"uris":["http://www.mendeley.com/documents/?uuid=71dec987-346b-46e2-88d2-0124228b9d07"]}],"mendeley":{"formattedCitation":"[20]","plainTextFormattedCitation":"[20]","previouslyFormattedCitation":"[20]"},"properties":{"noteIndex":0},"schema":"https://github.com/citation-style-language/schema/raw/master/csl-citation.json"}</w:instrTex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614178"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0]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I, n. 3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20FD30A" w14:textId="6B11643F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BM</w:t>
            </w:r>
            <w:r w:rsidR="00B527F3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A 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ISBN":"9788882092436","author":[{"dropping-particle":"","family":"Cocchi Genick","given":"Daniela","non-dropping-particle":"","parse-names":false,"suffix":""}],"id":"ITEM-1","issued":{"date-parts":[["2002"]]},"publisher":"M. Baroni","publisher-place":"Viareggio  Lucca [Italy]","title":"Grotta Nuova : la prima unità culturale attorno all'Etruria protostorica","type":"book"},"uris":["http://www.mendeley.com/documents/?uuid=3f749e65-ae96-42fe-b29f-7eb3a59157be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614178" w:rsidRPr="00614178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1]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614178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. 47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FE6A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29114FA4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08C9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3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EB00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3224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8C5F62C" w14:textId="0715872A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Cavallino, capanna 1a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Pancrazzi","given":"Orlanda","non-dropping-particle":"","parse-names":false,"suffix":""}],"id":"ITEM-1","issued":{"date-parts":[["1979"]]},"publisher-place":"Galatina","title":"Cavallino I","type":"book"},"uris":["http://www.mendeley.com/documents/?uuid=e295f9f2-f786-4e0f-9ae2-1855810afbed"]}],"mendeley":{"formattedCitation":"[18]","plainTextFormattedCitation":"[18]","previouslyFormattedCitation":"[18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8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kern w:val="0"/>
                <w:lang w:eastAsia="it-IT"/>
              </w:rPr>
              <w:t xml:space="preserve"> 117, 5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D81D8AA" w14:textId="0AB58744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1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1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475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1D41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088756CE" w14:textId="77777777" w:rsidTr="007779CD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8291AA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4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BF0247F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6B5264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E8B5614" w14:textId="31AEB2FD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orricone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ilippi","given":"G.","non-dropping-particle":"","parse-names":false,"suffix":""},{"dropping-particle":"","family":"Pacciarelli","given":"Marco","non-dropping-particle":"","parse-names":false,"suffix":""}],"id":"ITEM-1","issued":{"date-parts":[["1991"]]},"publisher-place":"Magliano Sabina","title":"Materiali protostorici dalla Sabina tiberina","type":"book"},"uris":["http://www.mendeley.com/documents/?uuid=4b6c4c32-f1b1-499a-8994-6013bdcf929a"]}],"mendeley":{"formattedCitation":"[28]","plainTextFormattedCitation":"[28]","previouslyFormattedCitation":"[28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8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9, 39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2720BA4" w14:textId="0D90155C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1A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115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56C4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79CD" w:rsidRPr="002668DE" w14:paraId="7497701E" w14:textId="77777777" w:rsidTr="007779CD">
        <w:trPr>
          <w:trHeight w:val="291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9D81B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5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45149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F3051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15D6240" w14:textId="3600F80B" w:rsidR="007779CD" w:rsidRPr="007779CD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proofErr w:type="spellStart"/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Pian</w:t>
            </w:r>
            <w:proofErr w:type="spellEnd"/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proofErr w:type="spellStart"/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Quintino</w:t>
            </w:r>
            <w:proofErr w:type="spellEnd"/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, CPQ1, US 28, tg. 2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Micarelli","given":"Federica","non-dropping-particle":"","parse-names":false,"suffix":""},{"dropping-particle":"","family":"Spera","given":"Alessandro","non-dropping-particle":"","parse-names":false,"suffix":""}],"id":"ITEM-1","issued":{"date-parts":[["2009"]]},"page":"203-212","title":"Recenti rinvenimenti dell’età del Bronzo in loc. Pian Quintino (Colonna, Roma)","type":"paper-conference"},"uris":["http://www.mendeley.com/documents/?uuid=c520b489-c5e6-474e-80c4-af8e775b15c3"]}],"mendeley":{"formattedCitation":"[29]","plainTextFormattedCitation":"[29]","previouslyFormattedCitation":"[29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29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(Fig. 5, 7);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68F0E63" w14:textId="14D972DA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BA 3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Micarelli","given":"Federica","non-dropping-particle":"","parse-names":false,"suffix":""},{"dropping-particle":"","family":"Spera","given":"Alessandro","non-dropping-particle":"","parse-names":false,"suffix":""}],"id":"ITEM-1","issued":{"date-parts":[["2009"]]},"page":"203-212","title":"Recenti rinvenimenti dell’età del Bronzo in loc. Pian Quintino (Colonna, Roma)","type":"paper-conference"},"uris":["http://www.mendeley.com/documents/?uuid=c520b489-c5e6-474e-80c4-af8e775b15c3"]}],"mendeley":{"formattedCitation":"[29]","plainTextFormattedCitation":"[29]","previouslyFormattedCitation":"[29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29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7BD57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</w:tr>
      <w:tr w:rsidR="007779CD" w:rsidRPr="002668DE" w14:paraId="68B2C7AE" w14:textId="77777777" w:rsidTr="007779CD">
        <w:trPr>
          <w:trHeight w:val="291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9B3958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F3B5F7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98AC22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1110614E" w14:textId="53663A35" w:rsidR="007779CD" w:rsidRPr="007779CD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Only for the handle: Grotta </w:t>
            </w:r>
            <w:proofErr w:type="spellStart"/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dello</w:t>
            </w:r>
            <w:proofErr w:type="spellEnd"/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proofErr w:type="spellStart"/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Sventatoio</w:t>
            </w:r>
            <w:proofErr w:type="spellEnd"/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Gianni","given":"Adolfo","non-dropping-particle":"","parse-names":false,"suffix":""},{"dropping-particle":"","family":"Guidi","given":"Alessandro","non-dropping-particle":"","parse-names":false,"suffix":""}],"container-title":"Rassegna di Archeologia","id":"ITEM-1","issued":{"date-parts":[["1992"]]},"page":"720-721","title":"La Grotta dello Sventatoio (S. Angelo Romano, Roma)","type":"article-journal","volume":"10"},"uris":["http://www.mendeley.com/documents/?uuid=1a8710e6-fedb-4250-86cd-46dbb0853ddc"]}],"mendeley":{"formattedCitation":"[30]","plainTextFormattedCitation":"[30]","previouslyFormattedCitation":"[30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30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(n. 5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C71B5B8" w14:textId="582947ED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BA 2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3 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4]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(type 468)</w:t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551926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0C0535" w14:paraId="5E837323" w14:textId="77777777" w:rsidTr="007779CD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0B533F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6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297A1B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E239D4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7754B43B" w14:textId="323688DB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Riparo Grande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container-title":"Origini","id":"ITEM-1","issued":{"date-parts":[["1992"]]},"page":"283-300","title":"La media età del Bronzo al Riparo Grande (Camaiore, Lucca)","type":"article-journal","volume":"XV"},"uris":["http://www.mendeley.com/documents/?uuid=20bc2a57-fc46-4533-8630-b4c84b58f75d"]}],"mendeley":{"formattedCitation":"[31]","plainTextFormattedCitation":"[31]","previouslyFormattedCitation":"[31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1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, 4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079331AD" w14:textId="08CBD583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1B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="007779CD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45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55F3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79CD" w:rsidRPr="000C0535" w14:paraId="7134CBA1" w14:textId="77777777" w:rsidTr="007779CD">
        <w:trPr>
          <w:trHeight w:val="194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4E698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7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F501A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0CB16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5BFC70" w14:textId="51B0C014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ant'Agostino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Guidi","given":"Alessandro","non-dropping-particle":"","parse-names":false,"suffix":""}],"container-title":"Archeologia Laziale","id":"ITEM-1","issued":{"date-parts":[["1980"]]},"page":"38-42","title":"Rinvenimenti preistorici nel territorio della Soprintendenza del Lazio","type":"article-journal","volume":"10"},"uris":["http://www.mendeley.com/documents/?uuid=72eb90cb-5e48-47d6-a5e1-447bc71aef2b"]}],"mendeley":{"formattedCitation":"[10]","plainTextFormattedCitation":"[10]","previouslyFormattedCitation":"[10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0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, 5)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BF00850" w14:textId="2F90A85E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2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1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224B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BC4AC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79CD" w:rsidRPr="000C0535" w14:paraId="375575B2" w14:textId="77777777" w:rsidTr="007779CD">
        <w:trPr>
          <w:trHeight w:val="194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949A23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EA1A37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FC803A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67D01F83" w14:textId="7A31C894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illaggio delle Macine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63, 4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655DAE7" w14:textId="478085A6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2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BBA27E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72FD5FF2" w14:textId="77777777" w:rsidTr="007779CD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174D4D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8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A158DE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7F0A17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56E4870" w14:textId="6FC9B3FF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illaggio delle Macine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56, 3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2DDC91B" w14:textId="6983F446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2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8D12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20DF4A46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6B46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19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2FBFB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980B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FEB8642" w14:textId="1CB3D690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illaggio delle Macine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56, 8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98A6F0A" w14:textId="49938029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2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29D0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645F6A2B" w14:textId="77777777" w:rsidTr="007779CD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131176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0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35B983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BEA7E7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E02A64C" w14:textId="5F8B1A6A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an Lorenzo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orandini","given":"A.","non-dropping-particle":"","parse-names":false,"suffix":""}],"container-title":"Latium","id":"ITEM-1","issued":{"date-parts":[["1999"]]},"page":"5-47","title":"Gli insediamenti costieri in età protostorica nel Lazio meridionale","type":"article-journal","volume":"XVI"},"uris":["http://www.mendeley.com/documents/?uuid=71dec987-346b-46e2-88d2-0124228b9d07"]}],"mendeley":{"formattedCitation":"[20]","plainTextFormattedCitation":"[20]","previouslyFormattedCitation":"[20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0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I, n. 27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6B2903F" w14:textId="444AC5B4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ISBN":"9788882092436","author":[{"dropping-particle":"","family":"Cocchi Genick","given":"Daniela","non-dropping-particle":"","parse-names":false,"suffix":""}],"id":"ITEM-1","issued":{"date-parts":[["2002"]]},"publisher":"M. Baroni","publisher-place":"Viareggio  Lucca [Italy]","title":"Grotta Nuova : la prima unità culturale attorno all'Etruria protostorica","type":"book"},"uris":["http://www.mendeley.com/documents/?uuid=3f749e65-ae96-42fe-b29f-7eb3a59157be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1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p. 47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4842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 </w:t>
            </w:r>
          </w:p>
        </w:tc>
      </w:tr>
      <w:tr w:rsidR="000C0535" w:rsidRPr="000C0535" w14:paraId="3C3CD241" w14:textId="77777777" w:rsidTr="007779CD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8D9D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5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9443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A3C7B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07F205C" w14:textId="5FD7C5CD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ivara, Punta Capitello, saggio B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Damiani","given":"Isabella","non-dropping-particle":"","parse-names":false,"suffix":""},{"dropping-particle":"","family":"Marazzi","given":"M.","non-dropping-particle":"","parse-names":false,"suffix":""},{"dropping-particle":"","family":"Pacciarelli","given":"Marco","non-dropping-particle":"","parse-names":false,"suffix":""},{"dropping-particle":"","family":"Saltini","given":"A.","non-dropping-particle":"","parse-names":false,"suffix":""}],"container-title":"Napoli antica","id":"ITEM-1","issued":{"date-parts":[["1985"]]},"page":"35-43","title":"L'insediamento preistorico di Vivara","type":"chapter"},"uris":["http://www.mendeley.com/documents/?uuid=0667c43a-2f04-432a-bffd-edfe344a72df"]}],"mendeley":{"formattedCitation":"[32]","plainTextFormattedCitation":"[32]","previouslyFormattedCitation":"[32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2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4A0FE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VI, 4.43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80955EC" w14:textId="73095573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3 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acchiarola","given":"Id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441-463","title":"La facies appenninica","type":"chapter"},"uris":["http://www.mendeley.com/documents/?uuid=d3e17418-93e2-4470-a99e-206abdb80a12"]}],"mendeley":{"formattedCitation":"[24]","plainTextFormattedCitation":"[24]","previouslyFormattedCitation":"[24]"},"properties":{"noteIndex":0},"schema":"https://github.com/citation-style-language/schema/raw/master/csl-citation.json"}</w:instrTex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79CD"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4]</w:t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266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1F2CF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79CD" w:rsidRPr="002668DE" w14:paraId="3C7ED6C5" w14:textId="77777777" w:rsidTr="00B260A2">
        <w:trPr>
          <w:trHeight w:val="291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45AE667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6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E45A847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15581BC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085EF041" w14:textId="538E7478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Grotta a Male, str. 4b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Pannuti","given":"S.","non-dropping-particle":"","parse-names":false,"suffix":""}],"container-title":"Bullettino di Paletnologia Italiana","id":"ITEM-1","issued":{"date-parts":[["1969"]]},"page":"147-247","title":"Gli scavi di Grotta a Male presso l'Acquila","type":"article-journal","volume":"78"},"uris":["http://www.mendeley.com/documents/?uuid=23c98668-245a-4637-b985-f44e83429d7e"]}],"mendeley":{"formattedCitation":"[33]","plainTextFormattedCitation":"[33]","previouslyFormattedCitation":"[33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3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9, 9)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D3390C1" w14:textId="31EEB40E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MBA 3 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Macchiarola","given":"Id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441-463","title":"La facies appenninica","type":"chapter"},"uris":["http://www.mendeley.com/documents/?uuid=d3e17418-93e2-4470-a99e-206abdb80a12"]}],"mendeley":{"formattedCitation":"[24]","plainTextFormattedCitation":"[24]","previouslyFormattedCitation":"[24]"},"properties":{"noteIndex":0},"schema":"https://github.com/citation-style-language/schema/raw/master/csl-citation.json"}</w:instrTex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="00B260A2"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24]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(type 301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51D38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7779CD" w:rsidRPr="007779CD" w14:paraId="05E64EA7" w14:textId="77777777" w:rsidTr="00B260A2">
        <w:trPr>
          <w:trHeight w:val="291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3D0DE4DF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59121DCB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270DEC55" w14:textId="77777777" w:rsidR="007779CD" w:rsidRPr="000C0535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C304ED2" w14:textId="2C294CA2" w:rsidR="007779CD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F</w:t>
            </w:r>
            <w:r w:rsidR="007779CD"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or the knob: Le </w:t>
            </w:r>
            <w:proofErr w:type="spellStart"/>
            <w:r w:rsidR="007779CD"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Acquarelle</w:t>
            </w:r>
            <w:proofErr w:type="spellEnd"/>
            <w:r w:rsidR="007779CD"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Fugazzola Delpino","given":"Maria Antonietta","non-dropping-particle":"","parse-names":false,"suffix":""},{"dropping-particle":"","family":"Lombardi","given":"A. L.","non-dropping-particle":"","parse-names":false,"suffix":""}],"container-title":"Palafitte mito e realtà","id":"ITEM-1","issued":{"date-parts":[["1983"]]},"page":"230-232, 233-234","publisher-place":"Verona","title":"Vigna Grande, Vigna di Valle","type":"chapter"},"uris":["http://www.mendeley.com/documents/?uuid=111657f5-4af1-495b-b2a7-8a0542b9ce17"]}],"mendeley":{"formattedCitation":"[26]","plainTextFormattedCitation":"[26]","previouslyFormattedCitation":"[26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26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="007779CD"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(Fig. 74, 1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44CB53E" w14:textId="65C569A2" w:rsidR="007779CD" w:rsidRPr="007779CD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 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occhi Genick","given":"Daniela","non-dropping-particle":"","parse-names":false,"suffix":""}],"container-title":"Aspetti culturali della media età del Bronzo in Italia centro-meriidonale","editor":[{"dropping-particle":"","family":"Cocchi Genick","given":"Daniela","non-dropping-particle":"","parse-names":false,"suffix":""}],"id":"ITEM-1","issued":{"date-parts":[["1995"]]},"page":"364-397","title":"La facies di Grotta Nuova","type":"chapter"},"uris":["http://www.mendeley.com/documents/?uuid=5ee590c5-2f24-41da-8033-c3f2c146a590"]}],"mendeley":{"formattedCitation":"[34]","plainTextFormattedCitation":"[34]","previouslyFormattedCitation":"[34]"},"properties":{"noteIndex":0},"schema":"https://github.com/citation-style-language/schema/raw/master/csl-citation.json"}</w:instrTex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B260A2"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4]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7779CD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319)</w:t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D1D507" w14:textId="77777777" w:rsidR="007779CD" w:rsidRPr="007779CD" w:rsidRDefault="007779CD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B260A2" w:rsidRPr="002668DE" w14:paraId="061F456D" w14:textId="77777777" w:rsidTr="00B260A2">
        <w:trPr>
          <w:trHeight w:val="291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20CEB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7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68CE8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86B96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1542206" w14:textId="664C582E" w:rsidR="00B260A2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For the shape: </w:t>
            </w:r>
            <w:proofErr w:type="spellStart"/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Dicomano</w:t>
            </w:r>
            <w:proofErr w:type="spellEnd"/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Sarti","given":"Lucia","non-dropping-particle":"","parse-names":false,"suffix":""}],"container-title":"Rivista di Scienze Preistoriche","id":"ITEM-1","issued":{"date-parts":[["1980"]]},"page":"183-247","title":"L'insediamento dell'età del Bronzo di Dicomano (Firenze)","type":"article-journal","volume":"XXXV, 1-2"},"uris":["http://www.mendeley.com/documents/?uuid=1f89d3ce-a2f9-469c-870b-cf9bf6a059ee"]}],"mendeley":{"formattedCitation":"[35]","plainTextFormattedCitation":"[35]","previouslyFormattedCitation":"[35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35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(Fig. 19, 1)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3AA136D" w14:textId="5B7E8A86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2 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Cocchi Genick","given":"Daniela","non-dropping-particle":"","parse-names":false,"suffix":""}],"id":"ITEM-1","issued":{"date-parts":[["2001"]]},"publisher-place":"Viareggio","title":"Classificazione tipologica e processi storici: le ceramiche della facies di Grotta Nuova","type":"book"},"uris":["http://www.mendeley.com/documents/?uuid=244b2896-6dc6-4bb0-b8ef-586373881560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Pr="007779CD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4]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(type 300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80EDE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B260A2" w:rsidRPr="00B260A2" w14:paraId="7738C6B8" w14:textId="77777777" w:rsidTr="00B260A2">
        <w:trPr>
          <w:trHeight w:val="291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2CCC67" w14:textId="77777777" w:rsidR="00B260A2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AA3CB9" w14:textId="77777777" w:rsidR="00B260A2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2E84C9D" w14:textId="77777777" w:rsidR="00B260A2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4D000D9" w14:textId="2AC72C5D" w:rsidR="00B260A2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F</w:t>
            </w:r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or the knob: Le </w:t>
            </w:r>
            <w:proofErr w:type="spellStart"/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Acquarelle</w:t>
            </w:r>
            <w:proofErr w:type="spellEnd"/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Fugazzola Delpino","given":"Maria Antonietta","non-dropping-particle":"","parse-names":false,"suffix":""},{"dropping-particle":"","family":"Lombardi","given":"A. L.","non-dropping-particle":"","parse-names":false,"suffix":""}],"container-title":"Palafitte mito e realtà","id":"ITEM-1","issued":{"date-parts":[["1983"]]},"page":"230-232, 233-234","publisher-place":"Verona","title":"Vigna Grande, Vigna di Valle","type":"chapter"},"uris":["http://www.mendeley.com/documents/?uuid=111657f5-4af1-495b-b2a7-8a0542b9ce17"]}],"mendeley":{"formattedCitation":"[26]","plainTextFormattedCitation":"[26]","previouslyFormattedCitation":"[26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26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B260A2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(Fig. 74, 1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2ABD4832" w14:textId="616E3C82" w:rsidR="00B260A2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MBA 2 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Damiani","given":"Isabell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398-428","title":"La facies protoappenninica","type":"chapter"},"uris":["http://www.mendeley.com/documents/?uuid=d6be34d7-205f-4747-8f93-0408bee4ac8a"]}],"mendeley":{"formattedCitation":"[11]","plainTextFormattedCitation":"[11]","previouslyFormattedCitation":"[1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11]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(type 319)</w:t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8764F4" w14:textId="77777777" w:rsidR="00B260A2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B260A2" w:rsidRPr="002668DE" w14:paraId="09A98EA7" w14:textId="77777777" w:rsidTr="00B260A2">
        <w:trPr>
          <w:trHeight w:val="213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8B713DA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8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281874F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E30B7F1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0E0D7504" w14:textId="006F289D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Grotta a Male, str. 2b (Pannuti 1969,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47, 4)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54ED379" w14:textId="3991D42F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2 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Cocchi Genick","given":"Daniela","non-dropping-particle":"","parse-names":false,"suffix":""}],"container-title":"Aspetti culturali della media età del Bronzo in Italia centro-meriidonale","editor":[{"dropping-particle":"","family":"Cocchi Genick","given":"Daniela","non-dropping-particle":"","parse-names":false,"suffix":""}],"id":"ITEM-1","issued":{"date-parts":[["1995"]]},"page":"364-397","title":"La facies di Grotta Nuova","type":"chapter"},"uris":["http://www.mendeley.com/documents/?uuid=5ee590c5-2f24-41da-8033-c3f2c146a590"]}],"mendeley":{"formattedCitation":"[34]","plainTextFormattedCitation":"[34]","previouslyFormattedCitation":"[3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separate"/>
            </w:r>
            <w:r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34]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(type 360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)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3AB90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B260A2" w:rsidRPr="00B260A2" w14:paraId="2A9A3E51" w14:textId="77777777" w:rsidTr="00B260A2">
        <w:trPr>
          <w:trHeight w:val="212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417F710A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5120516B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5FE045F8" w14:textId="77777777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39E91B9A" w14:textId="4205A7BF" w:rsidR="00B260A2" w:rsidRPr="000C0535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La Campana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13"]]},"publisher":"BAR International Series, 2565","publisher-place":"Oxford","title":"Latium Vetus in the Bronze Age and Early Iron Age / Il Latium Vetus nell'età del Bronzo e nella prima età del Ferro","type":"book"},"uris":["http://www.mendeley.com/documents/?uuid=080ed5ce-a2d1-4d1e-83d1-00499feb6806"]}],"mendeley":{"formattedCitation":"[36]","plainTextFormattedCitation":"[36]","previouslyFormattedCitation":"[36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6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31.1, 8 and 11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3ED4BAFD" w14:textId="6ABF0822" w:rsidR="00B260A2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2 (3?)</w:t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13"]]},"publisher":"BAR International Series, 2565","publisher-place":"Oxford","title":"Latium Vetus in the Bronze Age and Early Iron Age / Il Latium Vetus nell'età del Bronzo e nella prima età del Ferro","type":"book"},"uris":["http://www.mendeley.com/documents/?uuid=080ed5ce-a2d1-4d1e-83d1-00499feb6806"]}],"mendeley":{"formattedCitation":"[36]","plainTextFormattedCitation":"[36]","previouslyFormattedCitation":"[36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6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163FCD" w14:textId="77777777" w:rsidR="00B260A2" w:rsidRPr="00B260A2" w:rsidRDefault="00B260A2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27214D12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2604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8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3714F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Point 64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EB96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212</w:t>
            </w:r>
          </w:p>
        </w:tc>
        <w:tc>
          <w:tcPr>
            <w:tcW w:w="57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07C0FEB" w14:textId="2EC5A9CA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an Lorenzo 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orandini","given":"A.","non-dropping-particle":"","parse-names":false,"suffix":""}],"container-title":"Latium","id":"ITEM-1","issued":{"date-parts":[["1999"]]},"page":"5-47","title":"Gli insediamenti costieri in età protostorica nel Lazio meridionale","type":"article-journal","volume":"XVI"},"uris":["http://www.mendeley.com/documents/?uuid=71dec987-346b-46e2-88d2-0124228b9d07"]}],"mendeley":{"formattedCitation":"[20]","plainTextFormattedCitation":"[20]","previouslyFormattedCitation":"[20]"},"properties":{"noteIndex":0},"schema":"https://github.com/citation-style-language/schema/raw/master/csl-citation.json"}</w:instrTex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B260A2"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0]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I, n. 27)</w:t>
            </w: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27B803D" w14:textId="3CD65932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ISBN":"9788882092436","author":[{"dropping-particle":"","family":"Cocchi Genick","given":"Daniela","non-dropping-particle":"","parse-names":false,"suffix":""}],"id":"ITEM-1","issued":{"date-parts":[["2002"]]},"publisher":"M. Baroni","publisher-place":"Viareggio  Lucca [Italy]","title":"Grotta Nuova : la prima unità culturale attorno all'Etruria protostorica","type":"book"},"uris":["http://www.mendeley.com/documents/?uuid=3f749e65-ae96-42fe-b29f-7eb3a59157be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B260A2"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1]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p. 47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3842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3E8AEE20" w14:textId="77777777" w:rsidTr="00776F00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39665E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lastRenderedPageBreak/>
              <w:t>CP 61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BD0623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45528F6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2110968" w14:textId="5BEAF04F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an Lorenzo 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orandini","given":"A.","non-dropping-particle":"","parse-names":false,"suffix":""}],"container-title":"Latium","id":"ITEM-1","issued":{"date-parts":[["1999"]]},"page":"5-47","title":"Gli insediamenti costieri in età protostorica nel Lazio meridionale","type":"article-journal","volume":"XVI"},"uris":["http://www.mendeley.com/documents/?uuid=71dec987-346b-46e2-88d2-0124228b9d07"]}],"mendeley":{"formattedCitation":"[20]","plainTextFormattedCitation":"[20]","previouslyFormattedCitation":"[20]"},"properties":{"noteIndex":0},"schema":"https://github.com/citation-style-language/schema/raw/master/csl-citation.json"}</w:instrTex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B260A2"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0]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B260A2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I, n. 22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72A2C2C7" w14:textId="601F9D48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ISBN":"9788882092436","author":[{"dropping-particle":"","family":"Cocchi Genick","given":"Daniela","non-dropping-particle":"","parse-names":false,"suffix":""}],"id":"ITEM-1","issued":{"date-parts":[["2002"]]},"publisher":"M. Baroni","publisher-place":"Viareggio  Lucca [Italy]","title":"Grotta Nuova : la prima unità culturale attorno all'Etruria protostorica","type":"book"},"uris":["http://www.mendeley.com/documents/?uuid=3f749e65-ae96-42fe-b29f-7eb3a59157be"]}],"mendeley":{"formattedCitation":"[21]","plainTextFormattedCitation":"[21]","previouslyFormattedCitation":"[21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B260A2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1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6F00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p. 47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750F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5C5874" w14:paraId="2EDA7618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E10E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06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B282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FA5C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0087036" w14:textId="7B30D4D4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aldroni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13"]]},"publisher":"BAR International Series, 2565","publisher-place":"Oxford","title":"Latium Vetus in the Bronze Age and Early Iron Age / Il Latium Vetus nell'età del Bronzo e nella prima età del Ferro","type":"book"},"uris":["http://www.mendeley.com/documents/?uuid=080ed5ce-a2d1-4d1e-83d1-00499feb6806"]}],"mendeley":{"formattedCitation":"[36]","plainTextFormattedCitation":"[36]","previouslyFormattedCitation":"[36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6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7.1, 11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C566B6" w14:textId="780ED312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The context is dated MBA 2A and FBA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13"]]},"publisher":"BAR International Series, 2565","publisher-place":"Oxford","title":"Latium Vetus in the Bronze Age and Early Iron Age / Il Latium Vetus nell'età del Bronzo e nella prima età del Ferro","type":"book"},"uris":["http://www.mendeley.com/documents/?uuid=080ed5ce-a2d1-4d1e-83d1-00499feb6806"]}],"mendeley":{"formattedCitation":"[36]","plainTextFormattedCitation":"[36]","previouslyFormattedCitation":"[36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36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23C9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0C0535" w14:paraId="6D455E16" w14:textId="77777777" w:rsidTr="00776F00">
        <w:trPr>
          <w:trHeight w:val="5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DF1546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09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E3EE906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E7E789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64E480BB" w14:textId="0D00A85B" w:rsidR="000C0535" w:rsidRPr="00776F00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Half-conical vessels are widespread during all Bronze Age and beyond. </w:t>
            </w:r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For MBA 3 similar specimens see for example: Castiglione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Bietti Sestieri","given":"Anna Maria","non-dropping-particle":"","parse-names":false,"suffix":""},{"dropping-particle":"","family":"Santis","given":"Anna","non-dropping-particle":"De","parse-names":false,"suffix":""}],"id":"ITEM-1","issued":{"date-parts":[["2000"]]},"publisher-place":"Milano","title":"Protostoria dei popoli latini","type":"book"},"uris":["http://www.mendeley.com/documents/?uuid=ece6310a-fed4-462b-9d1e-4099b27c4d7a"]}],"mendeley":{"formattedCitation":"[37]","plainTextFormattedCitation":"[37]","previouslyFormattedCitation":"[37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37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6F00"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(</w:t>
            </w:r>
            <w:r w:rsidR="000878CC"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Fig.</w:t>
            </w:r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81, "</w:t>
            </w:r>
            <w:proofErr w:type="spellStart"/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scodella</w:t>
            </w:r>
            <w:proofErr w:type="spellEnd"/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proofErr w:type="spellStart"/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troncoconica</w:t>
            </w:r>
            <w:proofErr w:type="spellEnd"/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"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D2B8444" w14:textId="11C35A3E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3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Bietti Sestieri","given":"Anna Maria","non-dropping-particle":"","parse-names":false,"suffix":""},{"dropping-particle":"","family":"Santis","given":"Anna","non-dropping-particle":"De","parse-names":false,"suffix":""}],"id":"ITEM-1","issued":{"date-parts":[["2000"]]},"publisher-place":"Milano","title":"Protostoria dei popoli latini","type":"book"},"uris":["http://www.mendeley.com/documents/?uuid=ece6310a-fed4-462b-9d1e-4099b27c4d7a"]}],"mendeley":{"formattedCitation":"[37]","plainTextFormattedCitation":"[37]","previouslyFormattedCitation":"[37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37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DE19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0B5246F0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75D3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29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FDE1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92E9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F7E37D7" w14:textId="1213D4ED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oje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ilippi","given":"G.","non-dropping-particle":"","parse-names":false,"suffix":""},{"dropping-particle":"","family":"Pacciarelli","given":"Marco","non-dropping-particle":"","parse-names":false,"suffix":""}],"id":"ITEM-1","issued":{"date-parts":[["1991"]]},"publisher-place":"Magliano Sabina","title":"Materiali protostorici dalla Sabina tiberina","type":"book"},"uris":["http://www.mendeley.com/documents/?uuid=4b6c4c32-f1b1-499a-8994-6013bdcf929a"]}],"mendeley":{"formattedCitation":"[28]","plainTextFormattedCitation":"[28]","previouslyFormattedCitation":"[28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8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4, 25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8312824" w14:textId="68431F2E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-3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ilippi","given":"G.","non-dropping-particle":"","parse-names":false,"suffix":""},{"dropping-particle":"","family":"Pacciarelli","given":"Marco","non-dropping-particle":"","parse-names":false,"suffix":""}],"id":"ITEM-1","issued":{"date-parts":[["1991"]]},"publisher-place":"Magliano Sabina","title":"Materiali protostorici dalla Sabina tiberina","type":"book"},"uris":["http://www.mendeley.com/documents/?uuid=4b6c4c32-f1b1-499a-8994-6013bdcf929a"]}],"mendeley":{"formattedCitation":"[28]","plainTextFormattedCitation":"[28]","previouslyFormattedCitation":"[28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8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DE2C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5C5874" w14:paraId="1077420F" w14:textId="77777777" w:rsidTr="00776F00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E7819D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0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085015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9920AC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2B349E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4327212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0714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0C0535" w14:paraId="515CDE31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DFDEF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4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39469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1712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A2E2241" w14:textId="406F470D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oje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ilippi","given":"G.","non-dropping-particle":"","parse-names":false,"suffix":""},{"dropping-particle":"","family":"Pacciarelli","given":"Marco","non-dropping-particle":"","parse-names":false,"suffix":""}],"id":"ITEM-1","issued":{"date-parts":[["1991"]]},"publisher-place":"Magliano Sabina","title":"Materiali protostorici dalla Sabina tiberina","type":"book"},"uris":["http://www.mendeley.com/documents/?uuid=4b6c4c32-f1b1-499a-8994-6013bdcf929a"]}],"mendeley":{"formattedCitation":"[28]","plainTextFormattedCitation":"[28]","previouslyFormattedCitation":"[28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8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4, 25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6E50FF2" w14:textId="07CBCA68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-3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Filippi","given":"G.","non-dropping-particle":"","parse-names":false,"suffix":""},{"dropping-particle":"","family":"Pacciarelli","given":"Marco","non-dropping-particle":"","parse-names":false,"suffix":""}],"id":"ITEM-1","issued":{"date-parts":[["1991"]]},"publisher-place":"Magliano Sabina","title":"Materiali protostorici dalla Sabina tiberina","type":"book"},"uris":["http://www.mendeley.com/documents/?uuid=4b6c4c32-f1b1-499a-8994-6013bdcf929a"]}],"mendeley":{"formattedCitation":"[28]","plainTextFormattedCitation":"[28]","previouslyFormattedCitation":"[28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8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1AC5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096CFB68" w14:textId="77777777" w:rsidTr="00776F00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2C4E92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9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73221F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94EBB0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4C6AE14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ee CP 209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B5033EF" w14:textId="3EC3EE26" w:rsidR="000C0535" w:rsidRPr="000C0535" w:rsidRDefault="00776F00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3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52FF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5C5874" w14:paraId="57D7CAFD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589DE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0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6CF4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9E70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25FC48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03BE4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82D1F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0C0535" w14:paraId="119DB800" w14:textId="77777777" w:rsidTr="00776F00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C9325C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1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41C086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27BF0A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7CAF85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ee CP 209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0A66073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3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EE7C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0C0535" w14:paraId="0E513C5A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8863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2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2620B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82D51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F1F56CA" w14:textId="7CF66960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Lavello,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I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pogeo 1036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Nava","given":"Maria Luisa","non-dropping-particle":"","parse-names":false,"suffix":""}],"container-title":"Tra Etruria, Lazio e Magna Grecia: indagini sulle necropoli","editor":[{"dropping-particle":"","family":"Bonaudo","given":"Raffaella","non-dropping-particle":"","parse-names":false,"suffix":""},{"dropping-particle":"","family":"Cerchiai","given":"Luca","non-dropping-particle":"","parse-names":false,"suffix":""},{"dropping-particle":"","family":"Pellegrino","given":"Carmine","non-dropping-particle":"","parse-names":false,"suffix":""}],"id":"ITEM-1","issued":{"date-parts":[["2009"]]},"page":"11-20","publisher-place":"Paestum","title":"Elementi cultuali dell’Età del Bronzo: il caso dell’ipogeo 1036 di Lavello","type":"paper-conference"},"uris":["http://www.mendeley.com/documents/?uuid=ded3224a-b48a-435c-b51f-6eaff1747d39"]}],"mendeley":{"formattedCitation":"[38]","plainTextFormattedCitation":"[38]","previouslyFormattedCitation":"[38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8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0878CC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6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0515F78" w14:textId="016E6BCF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2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Nava","given":"Maria Luisa","non-dropping-particle":"","parse-names":false,"suffix":""}],"container-title":"Tra Etruria, Lazio e Magna Grecia: indagini sulle necropoli","editor":[{"dropping-particle":"","family":"Bonaudo","given":"Raffaella","non-dropping-particle":"","parse-names":false,"suffix":""},{"dropping-particle":"","family":"Cerchiai","given":"Luca","non-dropping-particle":"","parse-names":false,"suffix":""},{"dropping-particle":"","family":"Pellegrino","given":"Carmine","non-dropping-particle":"","parse-names":false,"suffix":""}],"id":"ITEM-1","issued":{"date-parts":[["2009"]]},"page":"11-20","publisher-place":"Paestum","title":"Elementi cultuali dell’Età del Bronzo: il caso dell’ipogeo 1036 di Lavello","type":"paper-conference"},"uris":["http://www.mendeley.com/documents/?uuid=ded3224a-b48a-435c-b51f-6eaff1747d39"]}],"mendeley":{"formattedCitation":"[38]","plainTextFormattedCitation":"[38]","previouslyFormattedCitation":"[38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8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8617F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0C0535" w:rsidRPr="005C5874" w14:paraId="0627A7C6" w14:textId="77777777" w:rsidTr="00776F00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D84FBCC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3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1BC964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ADEF5F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668EF77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5B7ADC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26B35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5C5874" w14:paraId="6914E8F5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C1066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5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DFF1B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097C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DABBFE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20EED2FF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149B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5C5874" w14:paraId="12095C39" w14:textId="77777777" w:rsidTr="00776F00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23A0127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8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64B2290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B79CFA4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B1FC4E8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4CD1DBB6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6B062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0C0535" w:rsidRPr="000C0535" w14:paraId="2715FC8F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3A82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52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7023D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DB3B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3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84D10C" w14:textId="57B167C6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Coppa Nevigata, coll. A. Boschi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Belardelli","given":"Clarissa","non-dropping-particle":"","parse-names":false,"suffix":""}],"container-title":"Rassegna di Archeologia","id":"ITEM-1","issued":{"date-parts":[["1992"]]},"page":"736-737","title":"Coppa Nevigata (Foggia): materiali dagli scavi Quagliati e dalla collezione Achille Boschi","type":"article-journal","volume":"10"},"uris":["http://www.mendeley.com/documents/?uuid=ddf5f4fe-abd4-49ec-b3d6-42e682c8d7f1"]}],"mendeley":{"formattedCitation":"[39]","plainTextFormattedCitation":"[39]","previouslyFormattedCitation":"[39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9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n. 10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,</w:t>
            </w:r>
            <w:r w:rsidR="00776F00"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decorated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554712E" w14:textId="577E6895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3B 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acchiarola","given":"Id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441-463","title":"La facies appenninica","type":"chapter"},"uris":["http://www.mendeley.com/documents/?uuid=d3e17418-93e2-4470-a99e-206abdb80a12"]}],"mendeley":{"formattedCitation":"[24]","plainTextFormattedCitation":"[24]","previouslyFormattedCitation":"[24]"},"properties":{"noteIndex":0},"schema":"https://github.com/citation-style-language/schema/raw/master/csl-citation.json"}</w:instrTex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776F00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4]</w:t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776F00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type 143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6D7EA" w14:textId="77777777" w:rsidR="000C0535" w:rsidRPr="000C0535" w:rsidRDefault="000C0535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0C0535" w14:paraId="2C74DCBE" w14:textId="77777777" w:rsidTr="00776F00">
        <w:trPr>
          <w:trHeight w:val="194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186B78B" w14:textId="77777777" w:rsidR="00776F00" w:rsidRPr="000C0535" w:rsidRDefault="00776F00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6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83C0ECF" w14:textId="77777777" w:rsidR="00776F00" w:rsidRPr="000C0535" w:rsidRDefault="00776F00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31107B2" w14:textId="77777777" w:rsidR="00776F00" w:rsidRPr="000C0535" w:rsidRDefault="00776F00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F61121B" w14:textId="4914004A" w:rsidR="00776F00" w:rsidRPr="00776F00" w:rsidRDefault="00776F00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For the shape: La </w:t>
            </w:r>
            <w:proofErr w:type="spellStart"/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Starza</w:t>
            </w:r>
            <w:proofErr w:type="spellEnd"/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Macchiarola","given":"Ida","non-dropping-particle":"","parse-names":false,"suffix":""}],"id":"ITEM-1","issued":{"date-parts":[["1987"]]},"publisher-place":"Roma","title":"La ceramica appenninica decorata","type":"book"},"uris":["http://www.mendeley.com/documents/?uuid=ca0ec9f4-647d-4446-bdd5-6c1e3a7432bb"]}],"mendeley":{"formattedCitation":"[23]","plainTextFormattedCitation":"[23]","previouslyFormattedCitation":"[23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23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(Table 36,4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A005280" w14:textId="749D69D2" w:rsidR="00776F00" w:rsidRPr="000C0535" w:rsidRDefault="00776F00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3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acchiarola","given":"Id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441-463","title":"La facies appenninica","type":"chapter"},"uris":["http://www.mendeley.com/documents/?uuid=d3e17418-93e2-4470-a99e-206abdb80a12"]}],"mendeley":{"formattedCitation":"[24]","plainTextFormattedCitation":"[24]","previouslyFormattedCitation":"[2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ype 112)</w:t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9D749" w14:textId="77777777" w:rsidR="00776F00" w:rsidRPr="000C0535" w:rsidRDefault="00776F00" w:rsidP="000C05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0C0535" w14:paraId="60E691EB" w14:textId="77777777" w:rsidTr="00776F00">
        <w:trPr>
          <w:trHeight w:val="194"/>
        </w:trPr>
        <w:tc>
          <w:tcPr>
            <w:tcW w:w="1129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4F908791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76ADB7F0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01767278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381217DF" w14:textId="32850C4D" w:rsidR="00776F00" w:rsidRPr="00447807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For the shape: </w:t>
            </w:r>
            <w:proofErr w:type="spellStart"/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Coccioli</w:t>
            </w:r>
            <w:proofErr w:type="spellEnd"/>
            <w:r w:rsidRPr="00776F00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, sett. </w:t>
            </w:r>
            <w:r w:rsidRPr="00447807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F, 5-6, </w:t>
            </w:r>
            <w:proofErr w:type="spellStart"/>
            <w:r w:rsidRPr="00447807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tgl</w:t>
            </w:r>
            <w:proofErr w:type="spellEnd"/>
            <w:r w:rsidRPr="00447807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. I-IV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Macchiarola","given":"Ida","non-dropping-particle":"","parse-names":false,"suffix":""}],"id":"ITEM-1","issued":{"date-parts":[["1987"]]},"publisher-place":"Roma","title":"La ceramica appenninica decorata","type":"book"},"uris":["http://www.mendeley.com/documents/?uuid=ca0ec9f4-647d-4446-bdd5-6c1e3a7432bb"]}],"mendeley":{"formattedCitation":"[23]","plainTextFormattedCitation":"[23]","previouslyFormattedCitation":"[23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23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447807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 (Table 30,3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292A9B48" w14:textId="68202C92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3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acchiarola","given":"Id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441-463","title":"La facies appenninica","type":"chapter"},"uris":["http://www.mendeley.com/documents/?uuid=d3e17418-93e2-4470-a99e-206abdb80a12"]}],"mendeley":{"formattedCitation":"[24]","plainTextFormattedCitation":"[24]","previouslyFormattedCitation":"[2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ype 112)</w:t>
            </w:r>
          </w:p>
        </w:tc>
        <w:tc>
          <w:tcPr>
            <w:tcW w:w="635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6293F338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0C0535" w14:paraId="5521DA14" w14:textId="77777777" w:rsidTr="00776F00">
        <w:trPr>
          <w:trHeight w:val="194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0878D7C4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1EFA2331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14:paraId="7D24CFFC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84BF7CD" w14:textId="7A29AC43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For the shape: Grotta dello Sventatoio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Gianni","given":"Adolfo","non-dropping-particle":"","parse-names":false,"suffix":""},{"dropping-particle":"","family":"Guidi","given":"Alessandro","non-dropping-particle":"","parse-names":false,"suffix":""}],"container-title":"Rassegna di Archeologia","id":"ITEM-1","issued":{"date-parts":[["1992"]]},"page":"720-721","title":"La Grotta dello Sventatoio (S. Angelo Romano, Roma)","type":"article-journal","volume":"10"},"uris":["http://www.mendeley.com/documents/?uuid=1a8710e6-fedb-4250-86cd-46dbb0853ddc"]}],"mendeley":{"formattedCitation":"[30]","plainTextFormattedCitation":"[30]","previouslyFormattedCitation":"[30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0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n. 7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656E33AF" w14:textId="3C41A64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3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acchiarola","given":"Ida","non-dropping-particle":"","parse-names":false,"suffix":""}],"container-title":"Aspetti culturali della media età del Bronzo in Italia centro-meridionale","editor":[{"dropping-particle":"","family":"Cocchi Genick","given":"Daniela","non-dropping-particle":"","parse-names":false,"suffix":""}],"id":"ITEM-1","issued":{"date-parts":[["1995"]]},"page":"441-463","title":"La facies appenninica","type":"chapter"},"uris":["http://www.mendeley.com/documents/?uuid=d3e17418-93e2-4470-a99e-206abdb80a12"]}],"mendeley":{"formattedCitation":"[24]","plainTextFormattedCitation":"[24]","previouslyFormattedCitation":"[24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4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ype 112)</w:t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C1B3F7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5C5874" w14:paraId="47900400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53AF8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90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3FCAE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18F14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4AD372" w14:textId="626D6AAD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aldroni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13"]]},"publisher":"BAR International Series, 2565","publisher-place":"Oxford","title":"Latium Vetus in the Bronze Age and Early Iron Age / Il Latium Vetus nell'età del Bronzo e nella prima età del Ferro","type":"book"},"uris":["http://www.mendeley.com/documents/?uuid=080ed5ce-a2d1-4d1e-83d1-00499feb6806"]}],"mendeley":{"formattedCitation":"[36]","plainTextFormattedCitation":"[36]","previouslyFormattedCitation":"[36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6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27.1, 11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89EACCF" w14:textId="08ED6AE0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The context is dated MBA 2A and FBA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13"]]},"publisher":"BAR International Series, 2565","publisher-place":"Oxford","title":"Latium Vetus in the Bronze Age and Early Iron Age / Il Latium Vetus nell'età del Bronzo e nella prima età del Ferro","type":"book"},"uris":["http://www.mendeley.com/documents/?uuid=080ed5ce-a2d1-4d1e-83d1-00499feb6806"]}],"mendeley":{"formattedCitation":"[36]","plainTextFormattedCitation":"[36]","previouslyFormattedCitation":"[36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36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8465C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776F00" w:rsidRPr="002668DE" w14:paraId="24BEC104" w14:textId="77777777" w:rsidTr="00E35C24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AF63FE6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91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3FE5AD5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FEF7604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  <w:hideMark/>
          </w:tcPr>
          <w:p w14:paraId="008F7317" w14:textId="5527BF71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La Campana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13"]]},"publisher":"BAR International Series, 2565","publisher-place":"Oxford","title":"Latium Vetus in the Bronze Age and Early Iron Age / Il Latium Vetus nell'età del Bronzo e nella prima età del Ferro","type":"book"},"uris":["http://www.mendeley.com/documents/?uuid=080ed5ce-a2d1-4d1e-83d1-00499feb6806"]}],"mendeley":{"formattedCitation":"[36]","plainTextFormattedCitation":"[36]","previouslyFormattedCitation":"[36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36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31.2, 16)</w:t>
            </w: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A3EE198" w14:textId="2BD7071F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The context is dated MBA 2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,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MBA 3?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Alessandri","given":"Luca","non-dropping-particle":"","parse-names":false,"suffix":""}],"id":"ITEM-1","issued":{"date-parts":[["2013"]]},"publisher":"BAR International Series, 2565","publisher-place":"Oxford","title":"Latium Vetus in the Bronze Age and Early Iron Age / Il Latium Vetus nell'età del Bronzo e nella prima età del Ferro","type":"book"},"uris":["http://www.mendeley.com/documents/?uuid=080ed5ce-a2d1-4d1e-83d1-00499feb6806"]}],"mendeley":{"formattedCitation":"[36]","plainTextFormattedCitation":"[36]","previouslyFormattedCitation":"[36]"},"properties":{"noteIndex":0},"schema":"https://github.com/citation-style-language/schema/raw/master/csl-citation.json"}</w:instrTex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E35C24" w:rsidRPr="00776F00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36]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14C73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E35C24" w:rsidRPr="000C0535" w14:paraId="0D18F173" w14:textId="77777777" w:rsidTr="00E35C24">
        <w:trPr>
          <w:trHeight w:val="194"/>
        </w:trPr>
        <w:tc>
          <w:tcPr>
            <w:tcW w:w="1129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F819B" w14:textId="77777777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92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BF845" w14:textId="77777777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02430" w14:textId="77777777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3493D53" w14:textId="43F5DD06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Torre del Padiglione, nord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],"container-title":"Repertorio dei siti protostorici del Lazio - province di Rieti e Latina","editor":[{"dropping-particle":"","family":"Belardelli","given":"Clarissa","non-dropping-particle":"","parse-names":false,"suffix":""},{"dropping-particle":"","family":"Pascucci","given":"Paola","non-dropping-particle":"","parse-names":false,"suffix":""}],"id":"ITEM-1","issued":{"date-parts":[["1996"]]},"page":"59-61","publisher-place":"Roma","title":"Torre del Padiglione","type":"chapter"},"uris":["http://www.mendeley.com/documents/?uuid=bba67abf-29bf-44ff-a18a-8f85837a4215"]}],"mendeley":{"formattedCitation":"[40]","plainTextFormattedCitation":"[40]","previouslyFormattedCitation":"[40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0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4, 1) 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BC2649A" w14:textId="42DE35EF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3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],"container-title":"Repertorio dei siti protostorici del Lazio - province di Rieti e Latina","editor":[{"dropping-particle":"","family":"Belardelli","given":"Clarissa","non-dropping-particle":"","parse-names":false,"suffix":""},{"dropping-particle":"","family":"Pascucci","given":"Paola","non-dropping-particle":"","parse-names":false,"suffix":""}],"id":"ITEM-1","issued":{"date-parts":[["1996"]]},"page":"59-61","publisher-place":"Roma","title":"Torre del Padiglione","type":"chapter"},"uris":["http://www.mendeley.com/documents/?uuid=bba67abf-29bf-44ff-a18a-8f85837a4215"]}],"mendeley":{"formattedCitation":"[40]","plainTextFormattedCitation":"[40]","previouslyFormattedCitation":"[40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0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A64C7" w14:textId="77777777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E35C24" w:rsidRPr="000C0535" w14:paraId="3DCEF5A9" w14:textId="77777777" w:rsidTr="00E35C24">
        <w:trPr>
          <w:trHeight w:val="194"/>
        </w:trPr>
        <w:tc>
          <w:tcPr>
            <w:tcW w:w="112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111A6F" w14:textId="77777777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138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2FEA58" w14:textId="77777777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959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3DF987" w14:textId="77777777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  <w:tc>
          <w:tcPr>
            <w:tcW w:w="57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09A756E" w14:textId="2122CA4E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an Giacomo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221-224","title":"San Giacomo","type":"chapter"},"uris":["http://www.mendeley.com/documents/?uuid=fe9fa82e-284b-43a2-af9f-7c62bb47948e"]}],"mendeley":{"formattedCitation":"[41]","plainTextFormattedCitation":"[41]","previouslyFormattedCitation":"[4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1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136, 5)</w:t>
            </w:r>
          </w:p>
        </w:tc>
        <w:tc>
          <w:tcPr>
            <w:tcW w:w="62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</w:tcPr>
          <w:p w14:paraId="3097B815" w14:textId="226BFBFA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2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221-224","title":"San Giacomo","type":"chapter"},"uris":["http://www.mendeley.com/documents/?uuid=fe9fa82e-284b-43a2-af9f-7c62bb47948e"]}],"mendeley":{"formattedCitation":"[41]","plainTextFormattedCitation":"[41]","previouslyFormattedCitation":"[41]"},"properties":{"noteIndex":0},"schema":"https://github.com/citation-style-language/schema/raw/master/csl-citation.json"}</w:instrTex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1]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7DBD2B" w14:textId="77777777" w:rsidR="00E35C24" w:rsidRPr="000C0535" w:rsidRDefault="00E35C24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5C5874" w14:paraId="2F074945" w14:textId="77777777" w:rsidTr="00E35C24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0F38360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95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903AEFF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D5D6486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2E63423" w14:textId="03F45C1D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Grotta di Carli 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Casi","given":"C.","non-dropping-particle":"","parse-names":false,"suffix":""},{"dropping-particle":"","family":"Mieli","given":"Gianfranco","non-dropping-particle":"","parse-names":false,"suffix":""}],"container-title":"Atti del terzo incontro di studi Preistoria e Protostoria in Etruria. Protovillanoviani e/o protoetruschi","editor":[{"dropping-particle":"","family":"Negroni Catacchio","given":"Nuccia","non-dropping-particle":"","parse-names":false,"suffix":""}],"id":"ITEM-1","issued":{"date-parts":[["1998"]]},"page":"411-419","publisher":"OCTAVO F. Cantini editore","publisher-place":"Firenze","title":"Nuovi dati sulla Grotta di Carli di Ischia di Castro (VT)","type":"paper-conference"},"uris":["http://www.mendeley.com/documents/?uuid=e14ecab3-f4af-40cb-9b0b-a5d4c051a6dd"]}],"mendeley":{"formattedCitation":"[42]","plainTextFormattedCitation":"[42]","previouslyFormattedCitation":"[42]"},"properties":{"noteIndex":0},"schema":"https://github.com/citation-style-language/schema/raw/master/csl-citation.json"}</w:instrTex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E35C24"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42]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3, 7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46AD2D2" w14:textId="6BE3BA2C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The context is dated between Neolithic and MBA 3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 xml:space="preserve"> 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instrText>ADDIN CSL_CITATION {"citationItems":[{"id":"ITEM-1","itemData":{"author":[{"dropping-particle":"","family":"Casi","given":"C.","non-dropping-particle":"","parse-names":false,"suffix":""},{"dropping-particle":"","family":"Mieli","given":"Gianfranco","non-dropping-particle":"","parse-names":false,"suffix":""}],"container-title":"Atti del terzo incontro di studi Preistoria e Protostoria in Etruria. Protovillanoviani e/o protoetruschi","editor":[{"dropping-particle":"","family":"Negroni Catacchio","given":"Nuccia","non-dropping-particle":"","parse-names":false,"suffix":""}],"id":"ITEM-1","issued":{"date-parts":[["1998"]]},"page":"411-419","publisher":"OCTAVO F. Cantini editore","publisher-place":"Firenze","title":"Nuovi dati sulla Grotta di Carli di Ischia di Castro (VT)","type":"paper-conference"},"uris":["http://www.mendeley.com/documents/?uuid=e14ecab3-f4af-40cb-9b0b-a5d4c051a6dd"]}],"mendeley":{"formattedCitation":"[42]","plainTextFormattedCitation":"[42]","previouslyFormattedCitation":"[42]"},"properties":{"noteIndex":0},"schema":"https://github.com/citation-style-language/schema/raw/master/csl-citation.json"}</w:instrTex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E35C24"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val="en-GB" w:eastAsia="it-IT"/>
              </w:rPr>
              <w:t>[42]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68D4B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776F00" w:rsidRPr="000C0535" w14:paraId="59AE1135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2996F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196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50819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47994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18FC15" w14:textId="2B78459A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Villaggio delle Macine 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E35C24"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Fig.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64, 2)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E8B78E4" w14:textId="46388659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1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-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2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Angle","given":"Micaela","non-dropping-particle":"","parse-names":false,"suffix":""},{"dropping-particle":"","family":"Lugli","given":"Francesca","non-dropping-particle":"","parse-names":false,"suffix":""},{"dropping-particle":"","family":"Molinaro","given":"A.","non-dropping-particle":"","parse-names":false,"suffix":""},{"dropping-particle":"","family":"Rosa","given":"C.","non-dropping-particle":"","parse-names":false,"suffix":""},{"dropping-particle":"","family":"Zarattini","given":"Annalisa","non-dropping-particle":"","parse-names":false,"suffix":""},{"dropping-particle":"","family":"Cattani","given":"Laura","non-dropping-particle":"","parse-names":false,"suffix":""},{"dropping-particle":"","family":"Tagliacozzo","given":"A.","non-dropping-particle":"","parse-names":false,"suffix":""},{"dropping-particle":"","family":"Franco","given":"A. R.","non-dropping-particle":"","parse-names":false,"suffix":""}],"container-title":"Repertorio dei siti protostorici del Lazio - province di Roma, Viterbo e Frosinone","editor":[{"dropping-particle":"","family":"Belardelli","given":"Clarissa","non-dropping-particle":"","parse-names":false,"suffix":""},{"dropping-particle":"","family":"Angle","given":"Micaela","non-dropping-particle":"","parse-names":false,"suffix":""},{"dropping-particle":"","family":"Gennaro","given":"Francesco","non-dropping-particle":"di","parse-names":false,"suffix":""},{"dropping-particle":"","family":"Trucco","given":"Flavia","non-dropping-particle":"","parse-names":false,"suffix":""}],"id":"ITEM-1","issued":{"date-parts":[["2007"]]},"page":"173-181","title":"Villaggio delle Macine","type":"chapter"},"uris":["http://www.mendeley.com/documents/?uuid=d362cff9-3a18-4599-8369-489f7cfc47a1"]}],"mendeley":{"formattedCitation":"[12]","plainTextFormattedCitation":"[12]","previouslyFormattedCitation":"[12]"},"properties":{"noteIndex":0},"schema":"https://github.com/citation-style-language/schema/raw/master/csl-citation.json"}</w:instrTex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E35C24"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12]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96C57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0C0535" w14:paraId="24910243" w14:textId="77777777" w:rsidTr="00E35C24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5D702A9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1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48DD028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F77624C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bottom"/>
            <w:hideMark/>
          </w:tcPr>
          <w:p w14:paraId="520300A8" w14:textId="2420E61A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Spiagge San Lorenzo 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author":[{"dropping-particle":"","family":"Morandini","given":"A.","non-dropping-particle":"","parse-names":false,"suffix":""}],"container-title":"Latium","id":"ITEM-1","issued":{"date-parts":[["1999"]]},"page":"5-47","title":"Gli insediamenti costieri in età protostorica nel Lazio meridionale","type":"article-journal","volume":"XVI"},"uris":["http://www.mendeley.com/documents/?uuid=71dec987-346b-46e2-88d2-0124228b9d07"]}],"mendeley":{"formattedCitation":"[20]","plainTextFormattedCitation":"[20]","previouslyFormattedCitation":"[20]"},"properties":{"noteIndex":0},"schema":"https://github.com/citation-style-language/schema/raw/master/csl-citation.json"}</w:instrTex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E35C24"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0]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Table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I, n. 26)</w:t>
            </w:r>
          </w:p>
        </w:tc>
        <w:tc>
          <w:tcPr>
            <w:tcW w:w="6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83D2165" w14:textId="0D27EF55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MBA 2A 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begin" w:fldLock="1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instrText>ADDIN CSL_CITATION {"citationItems":[{"id":"ITEM-1","itemData":{"ISBN":"9788882092436","author":[{"dropping-particle":"","family":"Cocchi Genick","given":"Daniela","non-dropping-particle":"","parse-names":false,"suffix":""}],"id":"ITEM-1","issued":{"date-parts":[["2002"]]},"publisher":"M. Baroni","publisher-place":"Viareggio  Lucca [Italy]","title":"Grotta Nuova : la prima unità culturale attorno all'Etruria protostorica","type":"book"},"uris":["http://www.mendeley.com/documents/?uuid=3f749e65-ae96-42fe-b29f-7eb3a59157be"]}],"mendeley":{"formattedCitation":"[21]","plainTextFormattedCitation":"[21]"},"properties":{"noteIndex":0},"schema":"https://github.com/citation-style-language/schema/raw/master/csl-citation.json"}</w:instrTex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separate"/>
            </w:r>
            <w:r w:rsidR="00E35C24" w:rsidRPr="00E35C24">
              <w:rPr>
                <w:rFonts w:ascii="Arial" w:eastAsia="Times New Roman" w:hAnsi="Arial" w:cs="Arial"/>
                <w:noProof/>
                <w:color w:val="000000"/>
                <w:kern w:val="0"/>
                <w:lang w:eastAsia="it-IT"/>
              </w:rPr>
              <w:t>[21]</w:t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fldChar w:fldCharType="end"/>
            </w:r>
            <w:r w:rsidR="00E35C24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 xml:space="preserve"> </w:t>
            </w: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(p. 47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6FCE7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 </w:t>
            </w:r>
          </w:p>
        </w:tc>
      </w:tr>
      <w:tr w:rsidR="00776F00" w:rsidRPr="000C0535" w14:paraId="2FC4D7DC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07DBC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2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47462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19A55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7EA9AB3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ee CP 209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5E3DAD7A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3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50319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0C0535" w14:paraId="3F707437" w14:textId="77777777" w:rsidTr="00E35C24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D99DD7A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3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2D260E6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5BDC0748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23104A0C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ee CP 209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42F586A0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3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A80EA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5C5874" w14:paraId="1695BECE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72856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5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35A95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7032F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2420210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955C713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304A4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776F00" w:rsidRPr="000C0535" w14:paraId="5D9A3E1D" w14:textId="77777777" w:rsidTr="00E35C24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9C5934C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6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BB06F65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AAE7D03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2FEB7BA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ee CP 209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0DB3A08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MBA 3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E081E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5C5874" w14:paraId="735277AB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4DC8DD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37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F7019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C3031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171CD95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5E8C670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19373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776F00" w:rsidRPr="005C5874" w14:paraId="071E9372" w14:textId="77777777" w:rsidTr="00E35C24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DC5D39B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4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953BE24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CB26D4E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74181755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B441B74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E097B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776F00" w:rsidRPr="000C0535" w14:paraId="3FF48053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B3523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6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24673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56F3C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A99393F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Briquetage bar?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33607AA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10688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</w:p>
        </w:tc>
      </w:tr>
      <w:tr w:rsidR="00776F00" w:rsidRPr="005C5874" w14:paraId="09345D40" w14:textId="77777777" w:rsidTr="00E35C24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1EBBFCE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7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C29F888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1306A2D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5966020F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3969DEC1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35BC5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776F00" w:rsidRPr="005C5874" w14:paraId="0049A48D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A1B12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49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D4B92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8E532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0FADA21B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330B1B7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E6D08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776F00" w:rsidRPr="005C5874" w14:paraId="58476F26" w14:textId="77777777" w:rsidTr="00E35C24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43A6421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50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F201496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CC2BB79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159EE9E6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ee CP 195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bottom"/>
            <w:hideMark/>
          </w:tcPr>
          <w:p w14:paraId="0C7FE756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Neolithic to MBA 3 (for the context)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A8C5C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  <w:tr w:rsidR="00776F00" w:rsidRPr="005C5874" w14:paraId="7A69106E" w14:textId="77777777" w:rsidTr="00614178">
        <w:trPr>
          <w:trHeight w:val="276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FFAD1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CP 251</w:t>
            </w:r>
          </w:p>
        </w:tc>
        <w:tc>
          <w:tcPr>
            <w:tcW w:w="138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600FD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ound. G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0B451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eastAsia="it-IT"/>
              </w:rPr>
              <w:t>SU 104</w:t>
            </w:r>
          </w:p>
        </w:tc>
        <w:tc>
          <w:tcPr>
            <w:tcW w:w="57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37B24910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Base of possible jar. See CP 127</w:t>
            </w:r>
          </w:p>
        </w:tc>
        <w:tc>
          <w:tcPr>
            <w:tcW w:w="6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4DA9C926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  <w:r w:rsidRPr="000C0535"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  <w:t> </w:t>
            </w:r>
          </w:p>
        </w:tc>
        <w:tc>
          <w:tcPr>
            <w:tcW w:w="63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68496" w14:textId="77777777" w:rsidR="00776F00" w:rsidRPr="000C0535" w:rsidRDefault="00776F00" w:rsidP="00776F00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lang w:val="en-GB" w:eastAsia="it-IT"/>
              </w:rPr>
            </w:pPr>
          </w:p>
        </w:tc>
      </w:tr>
    </w:tbl>
    <w:p w14:paraId="6F343A14" w14:textId="50154EAB" w:rsidR="000C0535" w:rsidRDefault="000C0535" w:rsidP="000C0535">
      <w:pPr>
        <w:keepNext/>
        <w:keepLines/>
        <w:spacing w:before="40" w:after="0"/>
        <w:outlineLvl w:val="1"/>
        <w:rPr>
          <w:rFonts w:eastAsiaTheme="majorEastAsia" w:cstheme="majorBidi"/>
          <w:b/>
          <w:sz w:val="28"/>
          <w:szCs w:val="26"/>
          <w:lang w:val="en-GB"/>
        </w:rPr>
      </w:pPr>
    </w:p>
    <w:p w14:paraId="5C77D833" w14:textId="03DE6B2D" w:rsidR="00E35C24" w:rsidRPr="00447807" w:rsidRDefault="00E35C24" w:rsidP="000C0535">
      <w:pPr>
        <w:keepNext/>
        <w:keepLines/>
        <w:spacing w:before="40" w:after="0"/>
        <w:outlineLvl w:val="1"/>
        <w:rPr>
          <w:rFonts w:eastAsiaTheme="majorEastAsia" w:cstheme="majorBidi"/>
          <w:b/>
          <w:sz w:val="28"/>
          <w:szCs w:val="26"/>
        </w:rPr>
      </w:pPr>
      <w:r w:rsidRPr="00447807">
        <w:rPr>
          <w:rFonts w:eastAsiaTheme="majorEastAsia" w:cstheme="majorBidi"/>
          <w:b/>
          <w:sz w:val="28"/>
          <w:szCs w:val="26"/>
        </w:rPr>
        <w:t>References</w:t>
      </w:r>
    </w:p>
    <w:p w14:paraId="3D3AF2FF" w14:textId="77777777" w:rsidR="00E35C24" w:rsidRPr="00447807" w:rsidRDefault="00E35C24" w:rsidP="000C0535">
      <w:pPr>
        <w:keepNext/>
        <w:keepLines/>
        <w:spacing w:before="40" w:after="0"/>
        <w:outlineLvl w:val="1"/>
        <w:rPr>
          <w:rFonts w:eastAsiaTheme="majorEastAsia" w:cstheme="majorBidi"/>
          <w:b/>
          <w:sz w:val="28"/>
          <w:szCs w:val="26"/>
        </w:rPr>
      </w:pPr>
    </w:p>
    <w:p w14:paraId="6197A8CC" w14:textId="35E1DD19" w:rsidR="00E35C24" w:rsidRPr="00E35C24" w:rsidRDefault="000C0535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>
        <w:rPr>
          <w:lang w:val="en-GB"/>
        </w:rPr>
        <w:fldChar w:fldCharType="begin" w:fldLock="1"/>
      </w:r>
      <w:r w:rsidRPr="00447807">
        <w:instrText xml:space="preserve">ADDIN Mendeley Bibliography CSL_BIBLIOGRAPHY </w:instrText>
      </w:r>
      <w:r>
        <w:rPr>
          <w:lang w:val="en-GB"/>
        </w:rPr>
        <w:fldChar w:fldCharType="separate"/>
      </w:r>
      <w:r w:rsidR="00E35C24" w:rsidRPr="00E35C24">
        <w:rPr>
          <w:rFonts w:cs="Times New Roman"/>
          <w:noProof/>
          <w:szCs w:val="24"/>
        </w:rPr>
        <w:t xml:space="preserve">1. </w:t>
      </w:r>
      <w:r w:rsidR="00E35C24" w:rsidRPr="00E35C24">
        <w:rPr>
          <w:rFonts w:cs="Times New Roman"/>
          <w:noProof/>
          <w:szCs w:val="24"/>
        </w:rPr>
        <w:tab/>
        <w:t xml:space="preserve">Bernabò Brea L, Biddittu I, Cassoli PF, Cavalier M, Scali S, Tagliacozzo A, et al. La Grotta Cardini (Praia a Mare - Cosenza): giacimento del Bronzo. Roma; 1989. </w:t>
      </w:r>
    </w:p>
    <w:p w14:paraId="12338B08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. </w:t>
      </w:r>
      <w:r w:rsidRPr="00E35C24">
        <w:rPr>
          <w:rFonts w:cs="Times New Roman"/>
          <w:noProof/>
          <w:szCs w:val="24"/>
        </w:rPr>
        <w:tab/>
        <w:t xml:space="preserve">Pacciarelli M. Dal villaggio alla città. La svolta protourbana del 1000 a.C. nell’Italia tirrenica. Firenze; 2001. </w:t>
      </w:r>
    </w:p>
    <w:p w14:paraId="5E695B1E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. </w:t>
      </w:r>
      <w:r w:rsidRPr="00E35C24">
        <w:rPr>
          <w:rFonts w:cs="Times New Roman"/>
          <w:noProof/>
          <w:szCs w:val="24"/>
        </w:rPr>
        <w:tab/>
        <w:t xml:space="preserve">Cardarelli A. Siti di passaggio alla media età del Bronzo nel Lazio. Archeol Laz. 1979;II: 139–147. </w:t>
      </w:r>
    </w:p>
    <w:p w14:paraId="0AD963FF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4. </w:t>
      </w:r>
      <w:r w:rsidRPr="00E35C24">
        <w:rPr>
          <w:rFonts w:cs="Times New Roman"/>
          <w:noProof/>
          <w:szCs w:val="24"/>
        </w:rPr>
        <w:tab/>
        <w:t xml:space="preserve">Cocchi Genick D. Classificazione tipologica e processi storici: le ceramiche della facies di Grotta Nuova. Viareggio; 2001. </w:t>
      </w:r>
    </w:p>
    <w:p w14:paraId="50DDD5CC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5. </w:t>
      </w:r>
      <w:r w:rsidRPr="00E35C24">
        <w:rPr>
          <w:rFonts w:cs="Times New Roman"/>
          <w:noProof/>
          <w:szCs w:val="24"/>
        </w:rPr>
        <w:tab/>
        <w:t xml:space="preserve">Radi G. La Grotta del Beato Benincasa nel quadro delle culture dal Neolitico all’età del Bronzo in Toscana. Pisa; 1981. </w:t>
      </w:r>
    </w:p>
    <w:p w14:paraId="695FDABC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6. </w:t>
      </w:r>
      <w:r w:rsidRPr="00E35C24">
        <w:rPr>
          <w:rFonts w:cs="Times New Roman"/>
          <w:noProof/>
          <w:szCs w:val="24"/>
        </w:rPr>
        <w:tab/>
        <w:t xml:space="preserve">Alessandri L. Fosso Foglino. In: Belardelli C, Angle M, di Gennaro F, Trucco F, editors. Repertorio dei siti protostorici del Lazio - province di Roma, Viterbo e Frosinone. 2007. pp. 218–219. </w:t>
      </w:r>
    </w:p>
    <w:p w14:paraId="1D574028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7. </w:t>
      </w:r>
      <w:r w:rsidRPr="00E35C24">
        <w:rPr>
          <w:rFonts w:cs="Times New Roman"/>
          <w:noProof/>
          <w:szCs w:val="24"/>
        </w:rPr>
        <w:tab/>
        <w:t xml:space="preserve">Cinquepalmi A. Monopoli, centro storico. In: Cinquepalmi A, Radina F, editors. Documenti dell’età del Bronzo Ricerche lungo il versante adriatico pugliese. Fasano; 1998. pp. 109–124. </w:t>
      </w:r>
    </w:p>
    <w:p w14:paraId="3744FA8D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8. </w:t>
      </w:r>
      <w:r w:rsidRPr="00E35C24">
        <w:rPr>
          <w:rFonts w:cs="Times New Roman"/>
          <w:noProof/>
          <w:szCs w:val="24"/>
        </w:rPr>
        <w:tab/>
        <w:t xml:space="preserve">Franco MC. L’insediamento preistorico del Lago di Mezzano. Roma; 1982. </w:t>
      </w:r>
    </w:p>
    <w:p w14:paraId="6C4CB9A7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9. </w:t>
      </w:r>
      <w:r w:rsidRPr="00E35C24">
        <w:rPr>
          <w:rFonts w:cs="Times New Roman"/>
          <w:noProof/>
          <w:szCs w:val="24"/>
        </w:rPr>
        <w:tab/>
        <w:t xml:space="preserve">Morandi R, Sarti L. Industria fittile. In: Sarti L, editor. Petrosa Un insediamento dell’età del Bronzo a Sesto Fiorentino. Montelupo Fiorentino; 1994. pp. 46–75. </w:t>
      </w:r>
    </w:p>
    <w:p w14:paraId="567B31FB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0. </w:t>
      </w:r>
      <w:r w:rsidRPr="00E35C24">
        <w:rPr>
          <w:rFonts w:cs="Times New Roman"/>
          <w:noProof/>
          <w:szCs w:val="24"/>
        </w:rPr>
        <w:tab/>
        <w:t xml:space="preserve">Guidi A. Rinvenimenti preistorici nel territorio della Soprintendenza del Lazio. Archeol Laz. 1980;10: 38–42. </w:t>
      </w:r>
    </w:p>
    <w:p w14:paraId="4F393CD4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1. </w:t>
      </w:r>
      <w:r w:rsidRPr="00E35C24">
        <w:rPr>
          <w:rFonts w:cs="Times New Roman"/>
          <w:noProof/>
          <w:szCs w:val="24"/>
        </w:rPr>
        <w:tab/>
        <w:t xml:space="preserve">Damiani I. La facies protoappenninica. In: Cocchi Genick D, editor. Aspetti culturali della media età del Bronzo in Italia centro-meridionale. 1995. pp. 398–428. </w:t>
      </w:r>
    </w:p>
    <w:p w14:paraId="61DF7844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2. </w:t>
      </w:r>
      <w:r w:rsidRPr="00E35C24">
        <w:rPr>
          <w:rFonts w:cs="Times New Roman"/>
          <w:noProof/>
          <w:szCs w:val="24"/>
        </w:rPr>
        <w:tab/>
        <w:t xml:space="preserve">Angle M, Lugli F, Molinaro A, Rosa C, Zarattini A, Cattani L, et al. Villaggio delle Macine. In: Belardelli C, Angle M, di Gennaro F, Trucco F, editors. Repertorio dei siti protostorici del Lazio - province di Roma, Viterbo e Frosinone. 2007. pp. 173–181. </w:t>
      </w:r>
    </w:p>
    <w:p w14:paraId="5515AE15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3. </w:t>
      </w:r>
      <w:r w:rsidRPr="00E35C24">
        <w:rPr>
          <w:rFonts w:cs="Times New Roman"/>
          <w:noProof/>
          <w:szCs w:val="24"/>
        </w:rPr>
        <w:tab/>
        <w:t xml:space="preserve">Radi G. La Tecchia della Gabellaccia (Carrara). Note paletnologiche. Atti della Soc Toscana di Sci Nat Mem. 1976;LXXXIII: 81–102. </w:t>
      </w:r>
    </w:p>
    <w:p w14:paraId="3BC42C41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4. </w:t>
      </w:r>
      <w:r w:rsidRPr="00E35C24">
        <w:rPr>
          <w:rFonts w:cs="Times New Roman"/>
          <w:noProof/>
          <w:szCs w:val="24"/>
        </w:rPr>
        <w:tab/>
        <w:t xml:space="preserve">Argentina F, Desantis P, Finotelli F, Schneider F. Il sito dell’età del Bronzo di Anzola dell’Emilia. Quad della Rocca. 2002;9: 39–80. </w:t>
      </w:r>
    </w:p>
    <w:p w14:paraId="6FE27E2C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5. </w:t>
      </w:r>
      <w:r w:rsidRPr="00E35C24">
        <w:rPr>
          <w:rFonts w:cs="Times New Roman"/>
          <w:noProof/>
          <w:szCs w:val="24"/>
        </w:rPr>
        <w:tab/>
        <w:t xml:space="preserve">Cuda MT, Sarti L. Nuove ricerche a Belverde di Cetona (Siena). Rass di Archeol. 1992;10: 385–392. </w:t>
      </w:r>
    </w:p>
    <w:p w14:paraId="5F0F3F8A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6. </w:t>
      </w:r>
      <w:r w:rsidRPr="00E35C24">
        <w:rPr>
          <w:rFonts w:cs="Times New Roman"/>
          <w:noProof/>
          <w:szCs w:val="24"/>
        </w:rPr>
        <w:tab/>
        <w:t xml:space="preserve">Alessandri L. L’occupazione costiera protostorica del Lazio centromeridionale. Oxford: BAR International Series, 1592; 2007. </w:t>
      </w:r>
    </w:p>
    <w:p w14:paraId="67057E27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7. </w:t>
      </w:r>
      <w:r w:rsidRPr="00E35C24">
        <w:rPr>
          <w:rFonts w:cs="Times New Roman"/>
          <w:noProof/>
          <w:szCs w:val="24"/>
        </w:rPr>
        <w:tab/>
        <w:t xml:space="preserve">Bermond Montanari G. L’insediamento di Valle Felici presso Cervia e la media età del Bronzo in Romagna. Rass di Archeol. 1992;10: 175–383. </w:t>
      </w:r>
    </w:p>
    <w:p w14:paraId="58C58305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8. </w:t>
      </w:r>
      <w:r w:rsidRPr="00E35C24">
        <w:rPr>
          <w:rFonts w:cs="Times New Roman"/>
          <w:noProof/>
          <w:szCs w:val="24"/>
        </w:rPr>
        <w:tab/>
        <w:t xml:space="preserve">Pancrazzi O. Cavallino I. Galatina; 1979. </w:t>
      </w:r>
    </w:p>
    <w:p w14:paraId="2C404364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19. </w:t>
      </w:r>
      <w:r w:rsidRPr="00E35C24">
        <w:rPr>
          <w:rFonts w:cs="Times New Roman"/>
          <w:noProof/>
          <w:szCs w:val="24"/>
        </w:rPr>
        <w:tab/>
        <w:t xml:space="preserve">Ingravallo E. L’insediamento protoappenninico di Cavallino. Stud di Antich. 1990;6: 59–100. </w:t>
      </w:r>
    </w:p>
    <w:p w14:paraId="38660E5F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0. </w:t>
      </w:r>
      <w:r w:rsidRPr="00E35C24">
        <w:rPr>
          <w:rFonts w:cs="Times New Roman"/>
          <w:noProof/>
          <w:szCs w:val="24"/>
        </w:rPr>
        <w:tab/>
        <w:t xml:space="preserve">Morandini A. Gli insediamenti costieri in età protostorica nel Lazio meridionale. Latium. 1999;XVI: 5–47. </w:t>
      </w:r>
    </w:p>
    <w:p w14:paraId="3E423172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lastRenderedPageBreak/>
        <w:t xml:space="preserve">21. </w:t>
      </w:r>
      <w:r w:rsidRPr="00E35C24">
        <w:rPr>
          <w:rFonts w:cs="Times New Roman"/>
          <w:noProof/>
          <w:szCs w:val="24"/>
        </w:rPr>
        <w:tab/>
        <w:t xml:space="preserve">Cocchi Genick D. Grotta Nuova : la prima unità culturale attorno all’Etruria protostorica. Viareggio  Lucca [Italy]: M. Baroni; 2002. </w:t>
      </w:r>
    </w:p>
    <w:p w14:paraId="0C6FC194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2. </w:t>
      </w:r>
      <w:r w:rsidRPr="00E35C24">
        <w:rPr>
          <w:rFonts w:cs="Times New Roman"/>
          <w:noProof/>
          <w:szCs w:val="24"/>
        </w:rPr>
        <w:tab/>
        <w:t xml:space="preserve">Nava ML. S. Maria di Ripalta (Cerignola): prima campagna di scavi. Atti del 2° Convegno sulla Preistoria - Protostoria - Storia della Daunia. San Severo; 1982. pp. 185–191. </w:t>
      </w:r>
    </w:p>
    <w:p w14:paraId="3661F21B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3. </w:t>
      </w:r>
      <w:r w:rsidRPr="00E35C24">
        <w:rPr>
          <w:rFonts w:cs="Times New Roman"/>
          <w:noProof/>
          <w:szCs w:val="24"/>
        </w:rPr>
        <w:tab/>
        <w:t xml:space="preserve">Macchiarola I. La ceramica appenninica decorata. Roma; 1987. </w:t>
      </w:r>
    </w:p>
    <w:p w14:paraId="6691B725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4. </w:t>
      </w:r>
      <w:r w:rsidRPr="00E35C24">
        <w:rPr>
          <w:rFonts w:cs="Times New Roman"/>
          <w:noProof/>
          <w:szCs w:val="24"/>
        </w:rPr>
        <w:tab/>
        <w:t xml:space="preserve">Macchiarola I. La facies appenninica. In: Cocchi Genick D, editor. Aspetti culturali della media età del Bronzo in Italia centro-meridionale. 1995. pp. 441–463. </w:t>
      </w:r>
    </w:p>
    <w:p w14:paraId="7F2BEF43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5. </w:t>
      </w:r>
      <w:r w:rsidRPr="00E35C24">
        <w:rPr>
          <w:rFonts w:cs="Times New Roman"/>
          <w:noProof/>
          <w:szCs w:val="24"/>
        </w:rPr>
        <w:tab/>
        <w:t xml:space="preserve">Fugazzola Delpino MA. Testimonianze di cultura appenninica nel Lazio. Firenze: Sansoni; 1976. </w:t>
      </w:r>
    </w:p>
    <w:p w14:paraId="5386E1F6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6. </w:t>
      </w:r>
      <w:r w:rsidRPr="00E35C24">
        <w:rPr>
          <w:rFonts w:cs="Times New Roman"/>
          <w:noProof/>
          <w:szCs w:val="24"/>
        </w:rPr>
        <w:tab/>
        <w:t xml:space="preserve">Fugazzola Delpino MA, Lombardi AL. Vigna Grande, Vigna di Valle. Palafitte mito e realtà. Verona; 1983. pp. 230–232, 233–234. </w:t>
      </w:r>
    </w:p>
    <w:p w14:paraId="789787AF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7. </w:t>
      </w:r>
      <w:r w:rsidRPr="00E35C24">
        <w:rPr>
          <w:rFonts w:cs="Times New Roman"/>
          <w:noProof/>
          <w:szCs w:val="24"/>
        </w:rPr>
        <w:tab/>
        <w:t xml:space="preserve">Guidi A, Rosini L. Materiali protostorici dalla grotta Vittorio Vecchi (Sezze Romano, LT). Oxford: BAR International Series, 2919; 2019. </w:t>
      </w:r>
    </w:p>
    <w:p w14:paraId="683D454D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8. </w:t>
      </w:r>
      <w:r w:rsidRPr="00E35C24">
        <w:rPr>
          <w:rFonts w:cs="Times New Roman"/>
          <w:noProof/>
          <w:szCs w:val="24"/>
        </w:rPr>
        <w:tab/>
        <w:t xml:space="preserve">Filippi G, Pacciarelli M. Materiali protostorici dalla Sabina tiberina. Magliano Sabina; 1991. </w:t>
      </w:r>
    </w:p>
    <w:p w14:paraId="11987736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29. </w:t>
      </w:r>
      <w:r w:rsidRPr="00E35C24">
        <w:rPr>
          <w:rFonts w:cs="Times New Roman"/>
          <w:noProof/>
          <w:szCs w:val="24"/>
        </w:rPr>
        <w:tab/>
        <w:t xml:space="preserve">Angle M, Micarelli F, Spera A. Recenti rinvenimenti dell’età del Bronzo in loc. Pian Quintino (Colonna, Roma). 2009. pp. 203–212. </w:t>
      </w:r>
    </w:p>
    <w:p w14:paraId="21221D19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0. </w:t>
      </w:r>
      <w:r w:rsidRPr="00E35C24">
        <w:rPr>
          <w:rFonts w:cs="Times New Roman"/>
          <w:noProof/>
          <w:szCs w:val="24"/>
        </w:rPr>
        <w:tab/>
        <w:t xml:space="preserve">Angle M, Gianni A, Guidi A. La Grotta dello Sventatoio (S. Angelo Romano, Roma). Rass di Archeol. 1992;10: 720–721. </w:t>
      </w:r>
    </w:p>
    <w:p w14:paraId="34C310B0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1. </w:t>
      </w:r>
      <w:r w:rsidRPr="00E35C24">
        <w:rPr>
          <w:rFonts w:cs="Times New Roman"/>
          <w:noProof/>
          <w:szCs w:val="24"/>
        </w:rPr>
        <w:tab/>
        <w:t xml:space="preserve">Cocchi Genick D. La media età del Bronzo al Riparo Grande (Camaiore, Lucca). Origini. 1992;XV: 283–300. </w:t>
      </w:r>
    </w:p>
    <w:p w14:paraId="3A640A27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2. </w:t>
      </w:r>
      <w:r w:rsidRPr="00E35C24">
        <w:rPr>
          <w:rFonts w:cs="Times New Roman"/>
          <w:noProof/>
          <w:szCs w:val="24"/>
        </w:rPr>
        <w:tab/>
        <w:t xml:space="preserve">Damiani I, Marazzi M, Pacciarelli M, Saltini A. L’insediamento preistorico di Vivara. Napoli antica. 1985. pp. 35–43. </w:t>
      </w:r>
    </w:p>
    <w:p w14:paraId="2AE64852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3. </w:t>
      </w:r>
      <w:r w:rsidRPr="00E35C24">
        <w:rPr>
          <w:rFonts w:cs="Times New Roman"/>
          <w:noProof/>
          <w:szCs w:val="24"/>
        </w:rPr>
        <w:tab/>
        <w:t xml:space="preserve">Pannuti S. Gli scavi di Grotta a Male presso l’Acquila. Bull di Paletnologia Ital. 1969;78: 147–247. </w:t>
      </w:r>
    </w:p>
    <w:p w14:paraId="5F713692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4. </w:t>
      </w:r>
      <w:r w:rsidRPr="00E35C24">
        <w:rPr>
          <w:rFonts w:cs="Times New Roman"/>
          <w:noProof/>
          <w:szCs w:val="24"/>
        </w:rPr>
        <w:tab/>
        <w:t xml:space="preserve">Cocchi Genick D. La facies di Grotta Nuova. In: Cocchi Genick D, editor. Aspetti culturali della media età del Bronzo in Italia centro-meriidonale. 1995. pp. 364–397. </w:t>
      </w:r>
    </w:p>
    <w:p w14:paraId="15477581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5. </w:t>
      </w:r>
      <w:r w:rsidRPr="00E35C24">
        <w:rPr>
          <w:rFonts w:cs="Times New Roman"/>
          <w:noProof/>
          <w:szCs w:val="24"/>
        </w:rPr>
        <w:tab/>
        <w:t xml:space="preserve">Sarti L. L’insediamento dell’età del Bronzo di Dicomano (Firenze). Riv di Sci Preist. 1980;XXXV, 1–2: 183–247. </w:t>
      </w:r>
    </w:p>
    <w:p w14:paraId="71739001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6. </w:t>
      </w:r>
      <w:r w:rsidRPr="00E35C24">
        <w:rPr>
          <w:rFonts w:cs="Times New Roman"/>
          <w:noProof/>
          <w:szCs w:val="24"/>
        </w:rPr>
        <w:tab/>
        <w:t xml:space="preserve">Alessandri L. Latium Vetus in the Bronze Age and Early Iron Age / Il Latium Vetus nell’età del Bronzo e nella prima età del Ferro. Oxford: BAR International Series, 2565; 2013. </w:t>
      </w:r>
    </w:p>
    <w:p w14:paraId="796874C4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7. </w:t>
      </w:r>
      <w:r w:rsidRPr="00E35C24">
        <w:rPr>
          <w:rFonts w:cs="Times New Roman"/>
          <w:noProof/>
          <w:szCs w:val="24"/>
        </w:rPr>
        <w:tab/>
        <w:t xml:space="preserve">Bietti Sestieri AM, De Santis A. Protostoria dei popoli latini. Milano; 2000. </w:t>
      </w:r>
    </w:p>
    <w:p w14:paraId="37546D87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8. </w:t>
      </w:r>
      <w:r w:rsidRPr="00E35C24">
        <w:rPr>
          <w:rFonts w:cs="Times New Roman"/>
          <w:noProof/>
          <w:szCs w:val="24"/>
        </w:rPr>
        <w:tab/>
        <w:t xml:space="preserve">Nava ML. Elementi cultuali dell’Età del Bronzo: il caso dell’ipogeo 1036 di Lavello. In: Bonaudo R, Cerchiai L, Pellegrino C, editors. Tra Etruria, Lazio e Magna Grecia: indagini sulle necropoli. Paestum; 2009. pp. 11–20. </w:t>
      </w:r>
    </w:p>
    <w:p w14:paraId="3CFAA44B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39. </w:t>
      </w:r>
      <w:r w:rsidRPr="00E35C24">
        <w:rPr>
          <w:rFonts w:cs="Times New Roman"/>
          <w:noProof/>
          <w:szCs w:val="24"/>
        </w:rPr>
        <w:tab/>
        <w:t xml:space="preserve">Belardelli C. Coppa Nevigata (Foggia): materiali dagli scavi Quagliati e dalla collezione Achille Boschi. Rass di Archeol. 1992;10: 736–737. </w:t>
      </w:r>
    </w:p>
    <w:p w14:paraId="767D9953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40. </w:t>
      </w:r>
      <w:r w:rsidRPr="00E35C24">
        <w:rPr>
          <w:rFonts w:cs="Times New Roman"/>
          <w:noProof/>
          <w:szCs w:val="24"/>
        </w:rPr>
        <w:tab/>
        <w:t xml:space="preserve">Angle M. Torre del Padiglione. In: Belardelli C, Pascucci P, editors. Repertorio dei siti protostorici del Lazio - province di Rieti e Latina. Roma; 1996. pp. 59–61. </w:t>
      </w:r>
    </w:p>
    <w:p w14:paraId="4B6FFB50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E35C24">
        <w:rPr>
          <w:rFonts w:cs="Times New Roman"/>
          <w:noProof/>
          <w:szCs w:val="24"/>
        </w:rPr>
        <w:t xml:space="preserve">41. </w:t>
      </w:r>
      <w:r w:rsidRPr="00E35C24">
        <w:rPr>
          <w:rFonts w:cs="Times New Roman"/>
          <w:noProof/>
          <w:szCs w:val="24"/>
        </w:rPr>
        <w:tab/>
        <w:t xml:space="preserve">Angle M. San Giacomo. In: Belardelli C, Angle M, di Gennaro F, Trucco F, editors. Repertorio dei siti protostorici del Lazio - province di Roma, Viterbo e Frosinone. 2007. pp. 221–224. </w:t>
      </w:r>
    </w:p>
    <w:p w14:paraId="22091723" w14:textId="77777777" w:rsidR="00E35C24" w:rsidRPr="00E35C24" w:rsidRDefault="00E35C24" w:rsidP="00E35C2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</w:rPr>
      </w:pPr>
      <w:r w:rsidRPr="00E35C24">
        <w:rPr>
          <w:rFonts w:cs="Times New Roman"/>
          <w:noProof/>
          <w:szCs w:val="24"/>
        </w:rPr>
        <w:t xml:space="preserve">42. </w:t>
      </w:r>
      <w:r w:rsidRPr="00E35C24">
        <w:rPr>
          <w:rFonts w:cs="Times New Roman"/>
          <w:noProof/>
          <w:szCs w:val="24"/>
        </w:rPr>
        <w:tab/>
        <w:t xml:space="preserve">Casi C, Mieli G. Nuovi dati sulla Grotta di Carli di Ischia di Castro (VT). In: Negroni Catacchio N, editor. Atti del terzo incontro di studi Preistoria e Protostoria in </w:t>
      </w:r>
      <w:r w:rsidRPr="00E35C24">
        <w:rPr>
          <w:rFonts w:cs="Times New Roman"/>
          <w:noProof/>
          <w:szCs w:val="24"/>
        </w:rPr>
        <w:lastRenderedPageBreak/>
        <w:t xml:space="preserve">Etruria Protovillanoviani e/o protoetruschi. Firenze: OCTAVO F. Cantini editore; 1998. pp. 411–419. </w:t>
      </w:r>
    </w:p>
    <w:p w14:paraId="54F7C2C9" w14:textId="745EFE92" w:rsidR="002557AF" w:rsidRPr="000C0535" w:rsidRDefault="000C0535">
      <w:pPr>
        <w:rPr>
          <w:lang w:val="en-GB"/>
        </w:rPr>
      </w:pPr>
      <w:r>
        <w:rPr>
          <w:lang w:val="en-GB"/>
        </w:rPr>
        <w:fldChar w:fldCharType="end"/>
      </w:r>
    </w:p>
    <w:sectPr w:rsidR="002557AF" w:rsidRPr="000C0535" w:rsidSect="00B260A2">
      <w:pgSz w:w="16838" w:h="11906" w:orient="landscape" w:code="9"/>
      <w:pgMar w:top="426" w:right="720" w:bottom="567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16D03A" w14:textId="77777777" w:rsidR="000E2E8A" w:rsidRDefault="000E2E8A" w:rsidP="00776F00">
      <w:pPr>
        <w:spacing w:after="0" w:line="240" w:lineRule="auto"/>
      </w:pPr>
      <w:r>
        <w:separator/>
      </w:r>
    </w:p>
  </w:endnote>
  <w:endnote w:type="continuationSeparator" w:id="0">
    <w:p w14:paraId="029F6959" w14:textId="77777777" w:rsidR="000E2E8A" w:rsidRDefault="000E2E8A" w:rsidP="00776F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BF5A09" w14:textId="77777777" w:rsidR="000E2E8A" w:rsidRDefault="000E2E8A" w:rsidP="00776F00">
      <w:pPr>
        <w:spacing w:after="0" w:line="240" w:lineRule="auto"/>
      </w:pPr>
      <w:r>
        <w:separator/>
      </w:r>
    </w:p>
  </w:footnote>
  <w:footnote w:type="continuationSeparator" w:id="0">
    <w:p w14:paraId="4E8CF699" w14:textId="77777777" w:rsidR="000E2E8A" w:rsidRDefault="000E2E8A" w:rsidP="00776F0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QwtjA0MbEwtjQ1MjJX0lEKTi0uzszPAykwqQUABDZJ/iwAAAA="/>
  </w:docVars>
  <w:rsids>
    <w:rsidRoot w:val="000C0535"/>
    <w:rsid w:val="000878CC"/>
    <w:rsid w:val="00093F2A"/>
    <w:rsid w:val="000C0535"/>
    <w:rsid w:val="000E2E8A"/>
    <w:rsid w:val="000F33B6"/>
    <w:rsid w:val="001B6E0D"/>
    <w:rsid w:val="001F71D7"/>
    <w:rsid w:val="002557AF"/>
    <w:rsid w:val="002668DE"/>
    <w:rsid w:val="00324171"/>
    <w:rsid w:val="00447807"/>
    <w:rsid w:val="004A0FEC"/>
    <w:rsid w:val="004D1AB1"/>
    <w:rsid w:val="005C5874"/>
    <w:rsid w:val="005E55F2"/>
    <w:rsid w:val="00614178"/>
    <w:rsid w:val="00776F00"/>
    <w:rsid w:val="007779CD"/>
    <w:rsid w:val="00845257"/>
    <w:rsid w:val="00A86A3C"/>
    <w:rsid w:val="00B260A2"/>
    <w:rsid w:val="00B527F3"/>
    <w:rsid w:val="00E35C24"/>
    <w:rsid w:val="00EE41D1"/>
    <w:rsid w:val="00F119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D1588A8"/>
  <w15:chartTrackingRefBased/>
  <w15:docId w15:val="{C1F51229-7CD7-4EF1-A591-C7C11864C6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kern w:val="32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E41D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41D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260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260A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260A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260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260A2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76F0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76F0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76F00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048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21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932888A-AE96-472D-880B-B0D68EA59E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9</TotalTime>
  <Pages>1</Pages>
  <Words>22395</Words>
  <Characters>127655</Characters>
  <Application>Microsoft Office Word</Application>
  <DocSecurity>0</DocSecurity>
  <Lines>1063</Lines>
  <Paragraphs>2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7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a Alessandri</dc:creator>
  <cp:keywords/>
  <dc:description/>
  <cp:lastModifiedBy>Luca Alessandri</cp:lastModifiedBy>
  <cp:revision>11</cp:revision>
  <dcterms:created xsi:type="dcterms:W3CDTF">2019-07-31T09:15:00Z</dcterms:created>
  <dcterms:modified xsi:type="dcterms:W3CDTF">2019-10-16T18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cfcc0f9-1ab0-3390-83ac-ce67026ace80</vt:lpwstr>
  </property>
  <property fmtid="{D5CDD505-2E9C-101B-9397-08002B2CF9AE}" pid="4" name="Mendeley Citation Style_1">
    <vt:lpwstr>http://www.zotero.org/styles/plos-on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csl.mendeley.com/styles/5151901/BABesch-2</vt:lpwstr>
  </property>
  <property fmtid="{D5CDD505-2E9C-101B-9397-08002B2CF9AE}" pid="8" name="Mendeley Recent Style Name 1_1">
    <vt:lpwstr>BABesch - Luca Alessandri, Associate researcher</vt:lpwstr>
  </property>
  <property fmtid="{D5CDD505-2E9C-101B-9397-08002B2CF9AE}" pid="9" name="Mendeley Recent Style Id 2_1">
    <vt:lpwstr>http://www.zotero.org/styles/chicago-note-bibliography-16th-edition</vt:lpwstr>
  </property>
  <property fmtid="{D5CDD505-2E9C-101B-9397-08002B2CF9AE}" pid="10" name="Mendeley Recent Style Name 2_1">
    <vt:lpwstr>Chicago Manual of Style 16th edition (note)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hicago-note-bibliography</vt:lpwstr>
  </property>
  <property fmtid="{D5CDD505-2E9C-101B-9397-08002B2CF9AE}" pid="14" name="Mendeley Recent Style Name 4_1">
    <vt:lpwstr>Chicago Manual of Style 17th edition (note)</vt:lpwstr>
  </property>
  <property fmtid="{D5CDD505-2E9C-101B-9397-08002B2CF9AE}" pid="15" name="Mendeley Recent Style Id 5_1">
    <vt:lpwstr>http://www.zotero.org/styles/chicago-annotated-bibliography</vt:lpwstr>
  </property>
  <property fmtid="{D5CDD505-2E9C-101B-9397-08002B2CF9AE}" pid="16" name="Mendeley Recent Style Name 5_1">
    <vt:lpwstr>Chicago Manual of Style 17th edition (note, annotated bibliography)</vt:lpwstr>
  </property>
  <property fmtid="{D5CDD505-2E9C-101B-9397-08002B2CF9AE}" pid="17" name="Mendeley Recent Style Id 6_1">
    <vt:lpwstr>http://www.zotero.org/styles/journal-of-anthropological-archaeology</vt:lpwstr>
  </property>
  <property fmtid="{D5CDD505-2E9C-101B-9397-08002B2CF9AE}" pid="18" name="Mendeley Recent Style Name 6_1">
    <vt:lpwstr>Journal of Anthropological Archaeology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plos-one</vt:lpwstr>
  </property>
  <property fmtid="{D5CDD505-2E9C-101B-9397-08002B2CF9AE}" pid="22" name="Mendeley Recent Style Name 8_1">
    <vt:lpwstr>PLOS ONE</vt:lpwstr>
  </property>
  <property fmtid="{D5CDD505-2E9C-101B-9397-08002B2CF9AE}" pid="23" name="Mendeley Recent Style Id 9_1">
    <vt:lpwstr>http://www.zotero.org/styles/quaternary-international</vt:lpwstr>
  </property>
  <property fmtid="{D5CDD505-2E9C-101B-9397-08002B2CF9AE}" pid="24" name="Mendeley Recent Style Name 9_1">
    <vt:lpwstr>Quaternary International</vt:lpwstr>
  </property>
</Properties>
</file>